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B9658" w14:textId="1DF5D650" w:rsidR="007C2DB5" w:rsidRPr="00720A19" w:rsidRDefault="007C2DB5" w:rsidP="00A01AB5">
      <w:pPr>
        <w:pStyle w:val="Author"/>
        <w:spacing w:line="240" w:lineRule="auto"/>
        <w:rPr>
          <w:rFonts w:ascii="Arial" w:hAnsi="Arial" w:cs="Arial"/>
          <w:bCs/>
          <w:iCs/>
          <w:kern w:val="28"/>
          <w:sz w:val="36"/>
          <w:lang w:val="en-ID"/>
        </w:rPr>
      </w:pPr>
      <w:r w:rsidRPr="007C2DB5">
        <w:rPr>
          <w:rFonts w:ascii="Arial" w:hAnsi="Arial" w:cs="Arial"/>
          <w:bCs/>
          <w:iCs/>
          <w:kern w:val="28"/>
          <w:sz w:val="36"/>
          <w:lang w:val="en-ID"/>
        </w:rPr>
        <w:t>Determinants of Employee Performance in the Public Sector: The Role of Public Service Motivation, Love of Money, and Leadership (DPKP3 Dairi Regency Case Study)</w:t>
      </w:r>
    </w:p>
    <w:p w14:paraId="7D82E565" w14:textId="77777777" w:rsidR="00A01AB5" w:rsidRPr="00720A19" w:rsidRDefault="00A01AB5" w:rsidP="00A01AB5">
      <w:pPr>
        <w:pStyle w:val="Author"/>
        <w:spacing w:line="240" w:lineRule="auto"/>
        <w:jc w:val="both"/>
        <w:rPr>
          <w:rFonts w:ascii="Arial" w:hAnsi="Arial" w:cs="Arial"/>
          <w:sz w:val="36"/>
          <w:lang w:val="en-ID"/>
        </w:rPr>
      </w:pPr>
    </w:p>
    <w:p w14:paraId="67324799" w14:textId="77777777" w:rsidR="00A01AB5" w:rsidRPr="00E77A3E" w:rsidRDefault="00A01AB5" w:rsidP="00A01AB5">
      <w:pPr>
        <w:pStyle w:val="Affiliation"/>
        <w:spacing w:after="0" w:line="240" w:lineRule="auto"/>
        <w:jc w:val="both"/>
        <w:rPr>
          <w:rFonts w:ascii="Arial" w:hAnsi="Arial" w:cs="Arial"/>
          <w:lang w:val="en-ID"/>
        </w:rPr>
      </w:pPr>
    </w:p>
    <w:p w14:paraId="0EF1A0A9" w14:textId="77777777" w:rsidR="00A01AB5" w:rsidRPr="003C68B3" w:rsidRDefault="00A01AB5" w:rsidP="00A01AB5">
      <w:pPr>
        <w:pStyle w:val="Copyright"/>
        <w:spacing w:after="0" w:line="240" w:lineRule="auto"/>
        <w:jc w:val="both"/>
        <w:rPr>
          <w:rFonts w:ascii="Arial" w:hAnsi="Arial" w:cs="Arial"/>
          <w:lang w:val="pt-BR"/>
        </w:rPr>
        <w:sectPr w:rsidR="00A01AB5" w:rsidRPr="003C68B3" w:rsidSect="00FD38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AB19B26" wp14:editId="3A99E835">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802105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66AD3255" w14:textId="77777777" w:rsidR="00A01AB5" w:rsidRPr="003C68B3" w:rsidRDefault="00A01AB5" w:rsidP="00A01AB5">
      <w:pPr>
        <w:pStyle w:val="AbstHead"/>
        <w:spacing w:after="0"/>
        <w:jc w:val="both"/>
        <w:rPr>
          <w:rFonts w:ascii="Arial" w:hAnsi="Arial" w:cs="Arial"/>
          <w:lang w:val="pt-BR"/>
        </w:rPr>
      </w:pPr>
      <w:r w:rsidRPr="00020008">
        <w:rPr>
          <w:rFonts w:ascii="Arial" w:hAnsi="Arial" w:cs="Arial"/>
        </w:rPr>
        <w:t xml:space="preserve">ABSTRACT </w:t>
      </w:r>
    </w:p>
    <w:p w14:paraId="1D70D6E6" w14:textId="77777777" w:rsidR="00A01AB5" w:rsidRPr="003C68B3" w:rsidRDefault="00A01AB5" w:rsidP="00A01AB5">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01AB5" w:rsidRPr="00720A19" w14:paraId="2DC8B5BD" w14:textId="77777777" w:rsidTr="0059034A">
        <w:tc>
          <w:tcPr>
            <w:tcW w:w="9576" w:type="dxa"/>
            <w:shd w:val="clear" w:color="auto" w:fill="F2F2F2"/>
          </w:tcPr>
          <w:p w14:paraId="0CF0FE3D" w14:textId="77777777" w:rsidR="00A01AB5" w:rsidRPr="00CD56E8" w:rsidRDefault="00A01AB5" w:rsidP="0059034A">
            <w:pPr>
              <w:pStyle w:val="Body"/>
              <w:spacing w:after="0"/>
              <w:rPr>
                <w:rFonts w:ascii="Arial" w:eastAsia="Calibri" w:hAnsi="Arial" w:cs="Arial"/>
                <w:szCs w:val="22"/>
                <w:lang w:val="en-ID"/>
              </w:rPr>
            </w:pPr>
            <w:r w:rsidRPr="0010513F">
              <w:rPr>
                <w:rFonts w:ascii="Arial" w:eastAsia="Calibri" w:hAnsi="Arial" w:cs="Arial"/>
                <w:b/>
                <w:szCs w:val="22"/>
              </w:rPr>
              <w:t xml:space="preserve">Aims: </w:t>
            </w:r>
            <w:r w:rsidRPr="00720A19">
              <w:rPr>
                <w:rFonts w:ascii="Arial" w:eastAsia="Calibri" w:hAnsi="Arial" w:cs="Arial"/>
                <w:szCs w:val="22"/>
              </w:rPr>
              <w:t>This study aims to analyze the influence of Public Service Motivation (PSM), Love of Money, and Leadership on Employee Performance, both partially and simultaneously, at the Agriculture, Food Security, and Fisheries Service (DPKP3) of Dairi Regency.</w:t>
            </w:r>
          </w:p>
          <w:p w14:paraId="145624FB" w14:textId="77777777" w:rsidR="00A01AB5" w:rsidRPr="00CD56E8" w:rsidRDefault="00A01AB5" w:rsidP="0059034A">
            <w:pPr>
              <w:pStyle w:val="Body"/>
              <w:spacing w:after="0"/>
              <w:rPr>
                <w:rFonts w:ascii="Arial" w:eastAsia="Calibri" w:hAnsi="Arial" w:cs="Arial"/>
                <w:szCs w:val="22"/>
                <w:lang w:val="en-ID"/>
              </w:rPr>
            </w:pPr>
            <w:r w:rsidRPr="0010513F">
              <w:rPr>
                <w:rFonts w:ascii="Arial" w:eastAsia="Calibri" w:hAnsi="Arial" w:cs="Arial"/>
                <w:b/>
                <w:szCs w:val="22"/>
              </w:rPr>
              <w:t xml:space="preserve">Study design:  </w:t>
            </w:r>
            <w:r w:rsidRPr="00720A19">
              <w:rPr>
                <w:rFonts w:ascii="Arial" w:eastAsia="Calibri" w:hAnsi="Arial" w:cs="Arial"/>
                <w:szCs w:val="22"/>
              </w:rPr>
              <w:t>This study uses a quantitative approach with an explanatory research design to test the causal relationship between variables.</w:t>
            </w:r>
          </w:p>
          <w:p w14:paraId="47D57B36" w14:textId="77777777"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szCs w:val="22"/>
              </w:rPr>
              <w:t xml:space="preserve">Place and Duration of Study: </w:t>
            </w:r>
            <w:r w:rsidRPr="00720A19">
              <w:rPr>
                <w:rFonts w:ascii="Arial" w:eastAsia="Calibri" w:hAnsi="Arial" w:cs="Arial"/>
                <w:szCs w:val="22"/>
              </w:rPr>
              <w:t>The research was carried out at DPKP3 Dairi Regency for three months, from February to April 2025.</w:t>
            </w:r>
          </w:p>
          <w:p w14:paraId="63E4B223" w14:textId="77777777"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bCs/>
                <w:szCs w:val="22"/>
              </w:rPr>
              <w:t xml:space="preserve">Methodology: </w:t>
            </w:r>
            <w:r w:rsidRPr="00720A19">
              <w:rPr>
                <w:rFonts w:ascii="Arial" w:eastAsia="Calibri" w:hAnsi="Arial" w:cs="Arial"/>
                <w:szCs w:val="22"/>
              </w:rPr>
              <w:t>The research population was all DPKP3 employees totaling 93 people and was used as a sample with total sampling techniques. Primary data was obtained through a Likert scale questionnaire. Data analysis included validity, reliability, classical assumption, multiple linear regression, t-test, F-test, and determination coefficient (R²).</w:t>
            </w:r>
          </w:p>
          <w:p w14:paraId="5792DBA7" w14:textId="77777777" w:rsidR="00A01AB5" w:rsidRPr="00CD56E8" w:rsidRDefault="00A01AB5" w:rsidP="0059034A">
            <w:pPr>
              <w:pStyle w:val="Body"/>
              <w:spacing w:after="0"/>
              <w:rPr>
                <w:rFonts w:ascii="Arial" w:eastAsia="Calibri" w:hAnsi="Arial" w:cs="Arial"/>
                <w:b/>
                <w:bCs/>
                <w:szCs w:val="22"/>
                <w:lang w:val="en-ID"/>
              </w:rPr>
            </w:pPr>
            <w:r w:rsidRPr="00720A19">
              <w:rPr>
                <w:rFonts w:ascii="Arial" w:eastAsia="Calibri" w:hAnsi="Arial" w:cs="Arial"/>
                <w:b/>
                <w:bCs/>
                <w:szCs w:val="22"/>
              </w:rPr>
              <w:t xml:space="preserve">Results: </w:t>
            </w:r>
            <w:r w:rsidRPr="00720A19">
              <w:rPr>
                <w:rFonts w:ascii="Arial" w:eastAsia="Calibri" w:hAnsi="Arial" w:cs="Arial"/>
                <w:szCs w:val="22"/>
              </w:rPr>
              <w:t>The results of the study show that PSM has a significant positive effect on employee performance, Love of Money has a significant negative effect, and Leadership has a significant positive effect. Simultaneously, the three variables had a significant effect on performance with an R² value of 0.534, which means that 53.4% of the variation in performance can be explained by PSM, Love of Money, and Leadership.</w:t>
            </w:r>
          </w:p>
          <w:p w14:paraId="380187EF" w14:textId="22146910"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bCs/>
                <w:szCs w:val="22"/>
              </w:rPr>
              <w:t xml:space="preserve">Conclusion: </w:t>
            </w:r>
            <w:r w:rsidR="00E77A3E">
              <w:rPr>
                <w:rFonts w:ascii="Arial" w:eastAsia="Calibri" w:hAnsi="Arial" w:cs="Arial"/>
                <w:szCs w:val="22"/>
              </w:rPr>
              <w:t>PSM</w:t>
            </w:r>
            <w:r w:rsidRPr="00720A19">
              <w:rPr>
                <w:rFonts w:ascii="Arial" w:eastAsia="Calibri" w:hAnsi="Arial" w:cs="Arial"/>
                <w:szCs w:val="22"/>
              </w:rPr>
              <w:t xml:space="preserve"> and Leadership play a role as drivers of performance improvement, while Love of Money is an obstacle. Improving the performance of DPKP3 employees can be achieved through strengthening public service motivation, controlling financial orientation, and developing participatory and visionary leadership.</w:t>
            </w:r>
          </w:p>
        </w:tc>
      </w:tr>
    </w:tbl>
    <w:p w14:paraId="07F0EC4E" w14:textId="77777777" w:rsidR="00A01AB5" w:rsidRPr="00CD56E8" w:rsidRDefault="00A01AB5" w:rsidP="00A01AB5">
      <w:pPr>
        <w:pStyle w:val="Body"/>
        <w:spacing w:after="0"/>
        <w:rPr>
          <w:rFonts w:ascii="Arial" w:hAnsi="Arial" w:cs="Arial"/>
          <w:i/>
          <w:lang w:val="en-ID"/>
        </w:rPr>
      </w:pPr>
    </w:p>
    <w:p w14:paraId="40A61B3E" w14:textId="77777777" w:rsidR="00A01AB5" w:rsidRPr="00720A19" w:rsidRDefault="00A01AB5" w:rsidP="00A01AB5">
      <w:pPr>
        <w:pStyle w:val="Body"/>
        <w:spacing w:after="0"/>
        <w:rPr>
          <w:rFonts w:ascii="Arial" w:hAnsi="Arial" w:cs="Arial"/>
          <w:i/>
          <w:lang w:val="en-ID"/>
        </w:rPr>
      </w:pPr>
      <w:r w:rsidRPr="00720A19">
        <w:rPr>
          <w:rFonts w:ascii="Arial" w:hAnsi="Arial" w:cs="Arial"/>
          <w:i/>
        </w:rPr>
        <w:t>Keywords: Public Service Motivation, Love of Money, Leadership, Employee Performance, Public Sector</w:t>
      </w:r>
    </w:p>
    <w:p w14:paraId="3F6FE820" w14:textId="77777777" w:rsidR="00A01AB5" w:rsidRPr="00720A19" w:rsidRDefault="00A01AB5" w:rsidP="00A01AB5">
      <w:pPr>
        <w:pStyle w:val="Body"/>
        <w:spacing w:after="0"/>
        <w:rPr>
          <w:rFonts w:ascii="Arial" w:hAnsi="Arial" w:cs="Arial"/>
          <w:i/>
          <w:sz w:val="18"/>
          <w:lang w:val="en-ID"/>
        </w:rPr>
      </w:pPr>
    </w:p>
    <w:p w14:paraId="4328DBDB" w14:textId="77777777" w:rsidR="00A01AB5" w:rsidRPr="00720A19" w:rsidRDefault="00A01AB5" w:rsidP="00A01AB5">
      <w:pPr>
        <w:pStyle w:val="Body"/>
        <w:spacing w:after="0"/>
        <w:rPr>
          <w:rFonts w:ascii="Arial" w:hAnsi="Arial" w:cs="Arial"/>
          <w:i/>
          <w:lang w:val="en-ID"/>
        </w:rPr>
      </w:pPr>
    </w:p>
    <w:p w14:paraId="11873E4C" w14:textId="77777777" w:rsidR="00A01AB5" w:rsidRPr="00BB545B" w:rsidRDefault="00A01AB5" w:rsidP="00A01AB5">
      <w:pPr>
        <w:pStyle w:val="AbstHead"/>
        <w:spacing w:after="0"/>
        <w:jc w:val="both"/>
        <w:rPr>
          <w:rFonts w:ascii="Arial" w:hAnsi="Arial" w:cs="Arial"/>
          <w:lang w:val="en-ID"/>
        </w:rPr>
      </w:pPr>
      <w:r w:rsidRPr="00BB545B">
        <w:rPr>
          <w:rFonts w:ascii="Arial" w:hAnsi="Arial" w:cs="Arial"/>
        </w:rPr>
        <w:t xml:space="preserve">1. INTRODUCTION </w:t>
      </w:r>
    </w:p>
    <w:p w14:paraId="0C6DA601" w14:textId="77777777" w:rsidR="00A01AB5" w:rsidRPr="00BB545B" w:rsidRDefault="00A01AB5" w:rsidP="00A01AB5">
      <w:pPr>
        <w:pStyle w:val="AbstHead"/>
        <w:spacing w:after="0"/>
        <w:jc w:val="both"/>
        <w:rPr>
          <w:rFonts w:ascii="Arial" w:hAnsi="Arial" w:cs="Arial"/>
          <w:lang w:val="en-ID"/>
        </w:rPr>
      </w:pPr>
    </w:p>
    <w:p w14:paraId="65863746" w14:textId="77777777" w:rsidR="00A01AB5" w:rsidRPr="00CD56E8" w:rsidRDefault="00A01AB5" w:rsidP="00A01AB5">
      <w:pPr>
        <w:pStyle w:val="Body"/>
        <w:rPr>
          <w:rFonts w:ascii="Arial" w:hAnsi="Arial" w:cs="Arial"/>
          <w:lang w:val="en-ID"/>
        </w:rPr>
      </w:pPr>
      <w:r w:rsidRPr="00BB545B">
        <w:rPr>
          <w:rFonts w:ascii="Arial" w:hAnsi="Arial" w:cs="Arial"/>
        </w:rPr>
        <w:t xml:space="preserve">In the era of digital transformation and the era of society 5.0, public organizations are required to have human resources who are not only technically competent, but also have high intrinsic motivation to serve the community </w:t>
      </w:r>
      <w:r>
        <w:rPr>
          <w:rFonts w:ascii="Arial" w:hAnsi="Arial" w:cs="Arial"/>
        </w:rPr>
        <w:fldChar w:fldCharType="begin" w:fldLock="1"/>
      </w:r>
      <w:r>
        <w:rPr>
          <w:rFonts w:ascii="Arial" w:hAnsi="Arial" w:cs="Arial"/>
        </w:rPr>
        <w:instrText>ADDIN CSL_CITATION {"citationItems":[{"id":"ITEM-1","itemData":{"ISSN":"2797-8842","author":[{"dropping-particle":"","family":"Habibani","given":"Rhaysya Admmi","non-dropping-particle":"","parse-names":false,"suffix":""},{"dropping-particle":"","family":"Frinaldi","given":"Aldri","non-dropping-particle":"","parse-names":false,"suffix":""}],"container-title":"SOCIAL: Jurnal Inovasi Pendidikan IPS","id":"ITEM-1","issue":"2","issued":{"date-parts":[["2025"]]},"page":"407-421","title":"INOVASI BUDAYA ORGANISASI PUBLIK DALAM ERA DIGITAL: PELUANG DAN STRATEGI IMPLEMENTASI","type":"article-journal","volume":"5"},"uris":["http://www.mendeley.com/documents/?uuid=c3536ddb-74ab-469f-bd87-796e04b5996e"]}],"mendeley":{"formattedCitation":"(Habibani &amp; Frinaldi, 2025)","plainTextFormattedCitation":"(Habibani &amp; Frinaldi, 2025)","previouslyFormattedCitation":"(Habibani &amp; Frinaldi, 2025)"},"properties":{"noteIndex":0},"schema":"https://github.com/citation-style-language/schema/raw/master/csl-citation.json"}</w:instrText>
      </w:r>
      <w:r>
        <w:rPr>
          <w:rFonts w:ascii="Arial" w:hAnsi="Arial" w:cs="Arial"/>
        </w:rPr>
        <w:fldChar w:fldCharType="separate"/>
      </w:r>
      <w:r w:rsidRPr="00BB545B">
        <w:rPr>
          <w:rFonts w:ascii="Arial" w:hAnsi="Arial" w:cs="Arial"/>
          <w:noProof/>
        </w:rPr>
        <w:t>(Habibani &amp; Frinaldi, 2025)</w:t>
      </w:r>
      <w:r>
        <w:rPr>
          <w:rFonts w:ascii="Arial" w:hAnsi="Arial" w:cs="Arial"/>
        </w:rPr>
        <w:fldChar w:fldCharType="end"/>
      </w:r>
      <w:r w:rsidRPr="00BB545B">
        <w:rPr>
          <w:rFonts w:ascii="Arial" w:hAnsi="Arial" w:cs="Arial"/>
        </w:rPr>
        <w:t>. The role of employees as the spearhead of the bureaucracy greatly determines the success of achieving the vision and mission of local government organizations.</w:t>
      </w:r>
    </w:p>
    <w:p w14:paraId="69035A22" w14:textId="2CD3DF19" w:rsidR="00A01AB5" w:rsidRPr="00CD56E8" w:rsidRDefault="00A01AB5" w:rsidP="00A01AB5">
      <w:pPr>
        <w:pStyle w:val="Body"/>
        <w:rPr>
          <w:rFonts w:ascii="Arial" w:hAnsi="Arial" w:cs="Arial"/>
          <w:lang w:val="en-ID"/>
        </w:rPr>
      </w:pPr>
      <w:r w:rsidRPr="00BF0371">
        <w:rPr>
          <w:rFonts w:ascii="Arial" w:hAnsi="Arial" w:cs="Arial"/>
        </w:rPr>
        <w:t xml:space="preserve">The performance of public sector employees reflects the quality of government services to the community. According to </w:t>
      </w:r>
      <w:r w:rsidR="00C73397" w:rsidRPr="00C73397">
        <w:rPr>
          <w:rFonts w:ascii="Arial" w:hAnsi="Arial" w:cs="Arial"/>
        </w:rPr>
        <w:t>Martini et al.</w:t>
      </w:r>
      <w:r w:rsidR="00C73397">
        <w:rPr>
          <w:rFonts w:ascii="Arial" w:hAnsi="Arial" w:cs="Arial"/>
        </w:rPr>
        <w:t xml:space="preserve"> (</w:t>
      </w:r>
      <w:r w:rsidR="00C73397" w:rsidRPr="00C73397">
        <w:rPr>
          <w:rFonts w:ascii="Arial" w:hAnsi="Arial" w:cs="Arial"/>
        </w:rPr>
        <w:t>2024)</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Pr>
          <w:rFonts w:ascii="Arial" w:hAnsi="Arial" w:cs="Arial"/>
        </w:rPr>
        <w:fldChar w:fldCharType="end"/>
      </w:r>
      <w:r w:rsidRPr="00BF0371">
        <w:rPr>
          <w:rFonts w:ascii="Arial" w:hAnsi="Arial" w:cs="Arial"/>
        </w:rPr>
        <w:t xml:space="preserve">, performance is the result of work in terms of quality and quantity achieved by a person in carrying out tasks according to his responsibilities. In the context of public organizations, the success of services is greatly influenced by the level of performance of government officials. The phenomenon of low quality of public services in Indonesia is often associated with motivation, professionalism, and work ethics of employees. </w:t>
      </w:r>
      <w:r w:rsidRPr="00BF0371">
        <w:rPr>
          <w:rFonts w:ascii="Arial" w:hAnsi="Arial" w:cs="Arial"/>
        </w:rPr>
        <w:lastRenderedPageBreak/>
        <w:t xml:space="preserve">Research </w:t>
      </w:r>
      <w:r>
        <w:rPr>
          <w:rFonts w:ascii="Arial" w:hAnsi="Arial" w:cs="Arial"/>
        </w:rPr>
        <w:fldChar w:fldCharType="begin" w:fldLock="1"/>
      </w:r>
      <w:r w:rsidR="00F977F4">
        <w:rPr>
          <w:rFonts w:ascii="Arial" w:hAnsi="Arial" w:cs="Arial"/>
        </w:rPr>
        <w:instrText>ADDIN CSL_CITATION {"citationItems":[{"id":"ITEM-1","itemData":{"author":[{"dropping-particle":"","family":"Kalogiannidis","given":"S","non-dropping-particle":"","parse-names":false,"suffix":""}],"container-title":"The Strategic Journal of Business &amp; Change Management, 8 (3), 984","id":"ITEM-1","issue":"3","issued":{"date-parts":[["2021"]]},"title":"Impact of employee motivation on organizational performance. A scoping review paper for public sector","type":"article-journal","volume":"996"},"uris":["http://www.mendeley.com/documents/?uuid=4ddb640a-139d-4bc2-87cf-4c2b1da582be","http://www.mendeley.com/documents/?uuid=0630d4dd-a101-4cda-869d-53f52eac3fff"]}],"mendeley":{"formattedCitation":"(Kalogiannidis, 2021)","manualFormatting":"Kalogiannidis (2021)","plainTextFormattedCitation":"(Kalogiannidis, 2021)","previouslyFormattedCitation":"(Kalogiannidis, 2021)"},"properties":{"noteIndex":0},"schema":"https://github.com/citation-style-language/schema/raw/master/csl-citation.json"}</w:instrText>
      </w:r>
      <w:r>
        <w:rPr>
          <w:rFonts w:ascii="Arial" w:hAnsi="Arial" w:cs="Arial"/>
        </w:rPr>
        <w:fldChar w:fldCharType="separate"/>
      </w:r>
      <w:r w:rsidRPr="00BB545B">
        <w:rPr>
          <w:rFonts w:ascii="Arial" w:hAnsi="Arial" w:cs="Arial"/>
          <w:noProof/>
        </w:rPr>
        <w:t>Kalogiannidis</w:t>
      </w:r>
      <w:r w:rsidR="00F977F4">
        <w:rPr>
          <w:rFonts w:ascii="Arial" w:hAnsi="Arial" w:cs="Arial"/>
          <w:noProof/>
        </w:rPr>
        <w:t xml:space="preserve"> (</w:t>
      </w:r>
      <w:r w:rsidRPr="00BB545B">
        <w:rPr>
          <w:rFonts w:ascii="Arial" w:hAnsi="Arial" w:cs="Arial"/>
          <w:noProof/>
        </w:rPr>
        <w:t>2021)</w:t>
      </w:r>
      <w:r>
        <w:rPr>
          <w:rFonts w:ascii="Arial" w:hAnsi="Arial" w:cs="Arial"/>
        </w:rPr>
        <w:fldChar w:fldCharType="end"/>
      </w:r>
      <w:r w:rsidRPr="00BF0371">
        <w:rPr>
          <w:rFonts w:ascii="Arial" w:hAnsi="Arial" w:cs="Arial"/>
        </w:rPr>
        <w:t xml:space="preserve"> emphasizing that individual factors, especially motivation, have a strong influence on the performance achievements of the public sector. This is also a major concern at the Agriculture, Food Security, and Fisheries Service (DPKP3) of Dairi Regency.</w:t>
      </w:r>
    </w:p>
    <w:p w14:paraId="40A5C529" w14:textId="51D39C99" w:rsidR="00A01AB5" w:rsidRPr="00CD56E8" w:rsidRDefault="00A01AB5" w:rsidP="00A01AB5">
      <w:pPr>
        <w:pStyle w:val="Body"/>
        <w:rPr>
          <w:rFonts w:ascii="Arial" w:hAnsi="Arial" w:cs="Arial"/>
          <w:lang w:val="en-ID"/>
        </w:rPr>
      </w:pPr>
      <w:r w:rsidRPr="00BF0371">
        <w:rPr>
          <w:rFonts w:ascii="Arial" w:hAnsi="Arial" w:cs="Arial"/>
        </w:rPr>
        <w:t xml:space="preserve">Based on the LAKIP report for 2023 and 2024, the performance achievements of DPKP3 Dairi show a decline. In 2023 only one performance indicator was not achieved, but in 2024 it increased to four indicators that did not meet the target. This fact indicates the need for a more in-depth study of the determinants that affect employee performance. One of the main relevant factors is Public Service Motivation (PSM). </w:t>
      </w:r>
      <w:r>
        <w:rPr>
          <w:rFonts w:ascii="Arial" w:hAnsi="Arial" w:cs="Arial"/>
        </w:rPr>
        <w:fldChar w:fldCharType="begin" w:fldLock="1"/>
      </w:r>
      <w:r w:rsidR="00F977F4">
        <w:rPr>
          <w:rFonts w:ascii="Arial" w:hAnsi="Arial" w:cs="Arial"/>
        </w:rPr>
        <w:instrText>ADDIN CSL_CITATION {"citationItems":[{"id":"ITEM-1","itemData":{"ISSN":"2775-9911","author":[{"dropping-particle":"","family":"Sarjito","given":"Aris","non-dropping-particle":"","parse-names":false,"suffix":""}],"container-title":"ASIA-PACIFIC JOURNAL OF PUBLIC POLICY","id":"ITEM-1","issued":{"date-parts":[["2025"]]},"page":"1-15","title":"Analisis Kegagalan Public Service Motivation sebagai Instrumen Pencegahan Korupsi pada Aparatur Negara Indonesia","type":"article-journal"},"uris":["http://www.mendeley.com/documents/?uuid=d6de95c0-435d-449f-bd50-e40a4b6a5320","http://www.mendeley.com/documents/?uuid=b7bc07b3-9206-4e21-b441-bfcf66412a27"]}],"mendeley":{"formattedCitation":"(Sarjito, 2025)","manualFormatting":"Sarjito (2025)","plainTextFormattedCitation":"(Sarjito, 2025)","previouslyFormattedCitation":"(Sarjito, 2025)"},"properties":{"noteIndex":0},"schema":"https://github.com/citation-style-language/schema/raw/master/csl-citation.json"}</w:instrText>
      </w:r>
      <w:r>
        <w:rPr>
          <w:rFonts w:ascii="Arial" w:hAnsi="Arial" w:cs="Arial"/>
        </w:rPr>
        <w:fldChar w:fldCharType="separate"/>
      </w:r>
      <w:r w:rsidRPr="00BB545B">
        <w:rPr>
          <w:rFonts w:ascii="Arial" w:hAnsi="Arial" w:cs="Arial"/>
          <w:noProof/>
        </w:rPr>
        <w:t>Sarjito</w:t>
      </w:r>
      <w:r w:rsidR="00F977F4">
        <w:rPr>
          <w:rFonts w:ascii="Arial" w:hAnsi="Arial" w:cs="Arial"/>
          <w:noProof/>
        </w:rPr>
        <w:t xml:space="preserve"> (</w:t>
      </w:r>
      <w:r w:rsidRPr="00BB545B">
        <w:rPr>
          <w:rFonts w:ascii="Arial" w:hAnsi="Arial" w:cs="Arial"/>
          <w:noProof/>
        </w:rPr>
        <w:t>2025)</w:t>
      </w:r>
      <w:r>
        <w:rPr>
          <w:rFonts w:ascii="Arial" w:hAnsi="Arial" w:cs="Arial"/>
        </w:rPr>
        <w:fldChar w:fldCharType="end"/>
      </w:r>
      <w:r w:rsidRPr="00BF0371">
        <w:rPr>
          <w:rFonts w:ascii="Arial" w:hAnsi="Arial" w:cs="Arial"/>
        </w:rPr>
        <w:t xml:space="preserve"> defines PSM as motivation that encourages individuals to go beyond personal interests to contribute to society. Research </w:t>
      </w:r>
      <w:r>
        <w:rPr>
          <w:rFonts w:ascii="Arial" w:hAnsi="Arial" w:cs="Arial"/>
        </w:rPr>
        <w:fldChar w:fldCharType="begin" w:fldLock="1"/>
      </w:r>
      <w:r>
        <w:rPr>
          <w:rFonts w:ascii="Arial" w:hAnsi="Arial" w:cs="Arial"/>
        </w:rPr>
        <w:instrText>ADDIN CSL_CITATION {"citationItems":[{"id":"ITEM-1","itemData":{"ISSN":"2715-632X","author":[{"dropping-particle":"","family":"Hamid","given":"Nirsrina","non-dropping-particle":"","parse-names":false,"suffix":""}],"container-title":"Muhammadiyah Riau Accounting and Business Journal","id":"ITEM-1","issue":"2","issued":{"date-parts":[["2021"]]},"page":"170-181","title":"Pengaruh Public Service Motivation dan Kepuasan Kerja Terhadap Kinerja Pegawai","type":"article-journal","volume":"2"},"uris":["http://www.mendeley.com/documents/?uuid=1094494e-64a9-40bf-b2e1-4054249abc9d"]}],"mendeley":{"formattedCitation":"(Hamid, 2021)","plainTextFormattedCitation":"(Hamid, 2021)","previouslyFormattedCitation":"(Hamid, 2021)"},"properties":{"noteIndex":0},"schema":"https://github.com/citation-style-language/schema/raw/master/csl-citation.json"}</w:instrText>
      </w:r>
      <w:r>
        <w:rPr>
          <w:rFonts w:ascii="Arial" w:hAnsi="Arial" w:cs="Arial"/>
        </w:rPr>
        <w:fldChar w:fldCharType="separate"/>
      </w:r>
      <w:r w:rsidRPr="00BB545B">
        <w:rPr>
          <w:rFonts w:ascii="Arial" w:hAnsi="Arial" w:cs="Arial"/>
          <w:noProof/>
        </w:rPr>
        <w:t>(Hamid, 2021)</w:t>
      </w:r>
      <w:r>
        <w:rPr>
          <w:rFonts w:ascii="Arial" w:hAnsi="Arial" w:cs="Arial"/>
        </w:rPr>
        <w:fldChar w:fldCharType="end"/>
      </w:r>
      <w:r w:rsidRPr="00BF0371">
        <w:rPr>
          <w:rFonts w:ascii="Arial" w:hAnsi="Arial" w:cs="Arial"/>
        </w:rPr>
        <w:t xml:space="preserve"> prove that PSM has a significant positive effect on the performance of public sector employees.</w:t>
      </w:r>
    </w:p>
    <w:p w14:paraId="32898492" w14:textId="7F406447" w:rsidR="00A01AB5" w:rsidRPr="00CD56E8" w:rsidRDefault="00A01AB5" w:rsidP="00A01AB5">
      <w:pPr>
        <w:pStyle w:val="Body"/>
        <w:rPr>
          <w:rFonts w:ascii="Arial" w:hAnsi="Arial" w:cs="Arial"/>
          <w:lang w:val="en-ID"/>
        </w:rPr>
      </w:pPr>
      <w:r w:rsidRPr="00BF0371">
        <w:rPr>
          <w:rFonts w:ascii="Arial" w:hAnsi="Arial" w:cs="Arial"/>
        </w:rPr>
        <w:t>PSM functions as a strong intrinsic driver in public services</w:t>
      </w:r>
      <w:r w:rsidR="00C73397">
        <w:rPr>
          <w:rFonts w:ascii="Arial" w:hAnsi="Arial" w:cs="Arial"/>
        </w:rPr>
        <w:t xml:space="preserve"> </w:t>
      </w:r>
      <w:r w:rsidR="00C73397" w:rsidRPr="00C73397">
        <w:rPr>
          <w:rFonts w:ascii="Arial" w:hAnsi="Arial" w:cs="Arial"/>
        </w:rPr>
        <w:t>(Perry, 1997)</w:t>
      </w:r>
      <w:r w:rsidRPr="00BF0371">
        <w:rPr>
          <w:rFonts w:ascii="Arial" w:hAnsi="Arial" w:cs="Arial"/>
        </w:rPr>
        <w:t xml:space="preserve">. Judge &amp; </w:t>
      </w:r>
      <w:r>
        <w:rPr>
          <w:rFonts w:ascii="Arial" w:hAnsi="Arial" w:cs="Arial"/>
        </w:rPr>
        <w:fldChar w:fldCharType="begin" w:fldLock="1"/>
      </w:r>
      <w:r>
        <w:rPr>
          <w:rFonts w:ascii="Arial" w:hAnsi="Arial" w:cs="Arial"/>
        </w:rPr>
        <w:instrText>ADDIN CSL_CITATION {"citationItems":[{"id":"ITEM-1","itemData":{"ISSN":"2715-632X","author":[{"dropping-particle":"","family":"Hamid","given":"Nirsrina","non-dropping-particle":"","parse-names":false,"suffix":""}],"container-title":"Muhammadiyah Riau Accounting and Business Journal","id":"ITEM-1","issue":"2","issued":{"date-parts":[["2021"]]},"page":"170-181","title":"Pengaruh Public Service Motivation dan Kepuasan Kerja Terhadap Kinerja Pegawai","type":"article-journal","volume":"2"},"uris":["http://www.mendeley.com/documents/?uuid=1094494e-64a9-40bf-b2e1-4054249abc9d"]}],"mendeley":{"formattedCitation":"(Hamid, 2021)","plainTextFormattedCitation":"(Hamid, 2021)","previouslyFormattedCitation":"(Hamid, 2021)"},"properties":{"noteIndex":0},"schema":"https://github.com/citation-style-language/schema/raw/master/csl-citation.json"}</w:instrText>
      </w:r>
      <w:r>
        <w:rPr>
          <w:rFonts w:ascii="Arial" w:hAnsi="Arial" w:cs="Arial"/>
        </w:rPr>
        <w:fldChar w:fldCharType="separate"/>
      </w:r>
      <w:r w:rsidRPr="00BB545B">
        <w:rPr>
          <w:rFonts w:ascii="Arial" w:hAnsi="Arial" w:cs="Arial"/>
          <w:noProof/>
        </w:rPr>
        <w:t>(Hamid, 2021)</w:t>
      </w:r>
      <w:r>
        <w:rPr>
          <w:rFonts w:ascii="Arial" w:hAnsi="Arial" w:cs="Arial"/>
        </w:rPr>
        <w:fldChar w:fldCharType="end"/>
      </w:r>
      <w:r w:rsidRPr="00BF0371">
        <w:rPr>
          <w:rFonts w:ascii="Arial" w:hAnsi="Arial" w:cs="Arial"/>
        </w:rPr>
        <w:t xml:space="preserve"> stated that the higher the PSM of an employee, the better the performance he or she shows. Similar findings were also obtained in the study </w:t>
      </w:r>
      <w:r>
        <w:rPr>
          <w:rFonts w:ascii="Arial" w:hAnsi="Arial" w:cs="Arial"/>
        </w:rPr>
        <w:fldChar w:fldCharType="begin" w:fldLock="1"/>
      </w:r>
      <w:r>
        <w:rPr>
          <w:rFonts w:ascii="Arial" w:hAnsi="Arial" w:cs="Arial"/>
        </w:rPr>
        <w:instrText>ADDIN CSL_CITATION {"citationItems":[{"id":"ITEM-1","itemData":{"ISSN":"2775-1872","author":[{"dropping-particle":"","family":"Lusinto","given":"Widodo Hari","non-dropping-particle":"","parse-names":false,"suffix":""}],"container-title":"Jurnal Tadbir Peradaban","id":"ITEM-1","issue":"2","issued":{"date-parts":[["2024"]]},"page":"420-431","title":"Pengaruh Customer Service Orientation Dan Public Service Motivation Terhadap Kinerja Pegawai Negeri Sipil Di Tangerang Selatan","type":"article-journal","volume":"4"},"uris":["http://www.mendeley.com/documents/?uuid=ccb5ee0a-1033-46b0-89e9-90b81625827e"]}],"mendeley":{"formattedCitation":"(Lusinto, 2024)","plainTextFormattedCitation":"(Lusinto, 2024)","previouslyFormattedCitation":"(Lusinto, 2024)"},"properties":{"noteIndex":0},"schema":"https://github.com/citation-style-language/schema/raw/master/csl-citation.json"}</w:instrText>
      </w:r>
      <w:r>
        <w:rPr>
          <w:rFonts w:ascii="Arial" w:hAnsi="Arial" w:cs="Arial"/>
        </w:rPr>
        <w:fldChar w:fldCharType="separate"/>
      </w:r>
      <w:r w:rsidRPr="00BB545B">
        <w:rPr>
          <w:rFonts w:ascii="Arial" w:hAnsi="Arial" w:cs="Arial"/>
          <w:noProof/>
        </w:rPr>
        <w:t>(Lusinto, 2024)</w:t>
      </w:r>
      <w:r>
        <w:rPr>
          <w:rFonts w:ascii="Arial" w:hAnsi="Arial" w:cs="Arial"/>
        </w:rPr>
        <w:fldChar w:fldCharType="end"/>
      </w:r>
      <w:r w:rsidRPr="00BF0371">
        <w:rPr>
          <w:rFonts w:ascii="Arial" w:hAnsi="Arial" w:cs="Arial"/>
        </w:rPr>
        <w:t>, which shows a positive relationship between PSM and individual performance.</w:t>
      </w:r>
    </w:p>
    <w:p w14:paraId="60AFA43D" w14:textId="77777777" w:rsidR="00A01AB5" w:rsidRPr="00CD56E8" w:rsidRDefault="00A01AB5" w:rsidP="00A01AB5">
      <w:pPr>
        <w:pStyle w:val="Body"/>
        <w:rPr>
          <w:rFonts w:ascii="Arial" w:hAnsi="Arial" w:cs="Arial"/>
          <w:lang w:val="en-ID"/>
        </w:rPr>
      </w:pPr>
      <w:r w:rsidRPr="00BF0371">
        <w:rPr>
          <w:rFonts w:ascii="Arial" w:hAnsi="Arial" w:cs="Arial"/>
        </w:rPr>
        <w:t xml:space="preserve">In addition to public service motivation, the Love of Money factor also affects employee behavior. According to </w:t>
      </w:r>
      <w:r>
        <w:rPr>
          <w:rFonts w:ascii="Arial" w:hAnsi="Arial" w:cs="Arial"/>
        </w:rPr>
        <w:fldChar w:fldCharType="begin" w:fldLock="1"/>
      </w:r>
      <w:r>
        <w:rPr>
          <w:rFonts w:ascii="Arial" w:hAnsi="Arial" w:cs="Arial"/>
        </w:rPr>
        <w:instrText>ADDIN CSL_CITATION {"citationItems":[{"id":"ITEM-1","itemData":{"ISSN":"2775-7129","author":[{"dropping-particle":"","family":"Budiantoro","given":"Harry","non-dropping-particle":"","parse-names":false,"suffix":""}],"container-title":"Jurnal Ekonomi &amp; Manajemen Indonesia","id":"ITEM-1","issue":"2","issued":{"date-parts":[["2024"]]},"page":"14-30","title":"PENGARUH LOVE OF MONEY, MOTIVASI DAN RELIGIUSITAS TERHADAP KECURANGAN LAPORAN KEUANGAN DENGAN PERILAKU TIDAK ETIS SEBAGAI VARIABEL INTERVENING DAN IDEALISME DAN IDEALISME SEBAGAI VARIABEL MODERATING","type":"article-journal","volume":"24"},"uris":["http://www.mendeley.com/documents/?uuid=69918ddd-247f-4f79-884f-78378911c227"]}],"mendeley":{"formattedCitation":"(Budiantoro, 2024)","plainTextFormattedCitation":"(Budiantoro, 2024)","previouslyFormattedCitation":"(Budiantoro, 2024)"},"properties":{"noteIndex":0},"schema":"https://github.com/citation-style-language/schema/raw/master/csl-citation.json"}</w:instrText>
      </w:r>
      <w:r>
        <w:rPr>
          <w:rFonts w:ascii="Arial" w:hAnsi="Arial" w:cs="Arial"/>
        </w:rPr>
        <w:fldChar w:fldCharType="separate"/>
      </w:r>
      <w:r w:rsidRPr="00BB545B">
        <w:rPr>
          <w:rFonts w:ascii="Arial" w:hAnsi="Arial" w:cs="Arial"/>
          <w:noProof/>
        </w:rPr>
        <w:t>(Budiantoro, 2024)</w:t>
      </w:r>
      <w:r>
        <w:rPr>
          <w:rFonts w:ascii="Arial" w:hAnsi="Arial" w:cs="Arial"/>
        </w:rPr>
        <w:fldChar w:fldCharType="end"/>
      </w:r>
      <w:r w:rsidRPr="00BF0371">
        <w:rPr>
          <w:rFonts w:ascii="Arial" w:hAnsi="Arial" w:cs="Arial"/>
        </w:rPr>
        <w:t xml:space="preserve">The Love of Money is a person's attitudes, values, and aspirations towards money, which can be motivating but also have the potential to lead to unethical behavior. In public organizations, excessive orientation towards money can actually reduce the quality of service </w:t>
      </w:r>
      <w:r>
        <w:rPr>
          <w:rFonts w:ascii="Arial" w:hAnsi="Arial" w:cs="Arial"/>
        </w:rPr>
        <w:fldChar w:fldCharType="begin" w:fldLock="1"/>
      </w:r>
      <w:r>
        <w:rPr>
          <w:rFonts w:ascii="Arial" w:hAnsi="Arial" w:cs="Arial"/>
        </w:rPr>
        <w:instrText>ADDIN CSL_CITATION {"citationItems":[{"id":"ITEM-1","itemData":{"ISBN":"6024466420","author":[{"dropping-particle":"","family":"Prabowo","given":"Hadi","non-dropping-particle":"","parse-names":false,"suffix":""},{"dropping-particle":"","family":"Suwanda","given":"Dadang","non-dropping-particle":"","parse-names":false,"suffix":""},{"dropping-particle":"","family":"Syafri","given":"Wirman","non-dropping-particle":"","parse-names":false,"suffix":""}],"id":"ITEM-1","issued":{"date-parts":[["2022"]]},"publisher":"CV Remaja Rosdakarya","title":"Inovasi pelayanan pada organisasi publik","type":"article"},"uris":["http://www.mendeley.com/documents/?uuid=446e9cbe-a340-4a0e-9998-b53b8a374744"]}],"mendeley":{"formattedCitation":"(Prabowo et al., 2022)","plainTextFormattedCitation":"(Prabowo et al., 2022)","previouslyFormattedCitation":"(Prabowo et al., 2022)"},"properties":{"noteIndex":0},"schema":"https://github.com/citation-style-language/schema/raw/master/csl-citation.json"}</w:instrText>
      </w:r>
      <w:r>
        <w:rPr>
          <w:rFonts w:ascii="Arial" w:hAnsi="Arial" w:cs="Arial"/>
        </w:rPr>
        <w:fldChar w:fldCharType="separate"/>
      </w:r>
      <w:r w:rsidRPr="00921AE5">
        <w:rPr>
          <w:rFonts w:ascii="Arial" w:hAnsi="Arial" w:cs="Arial"/>
          <w:noProof/>
        </w:rPr>
        <w:t>(Prabowo et al., 2022)</w:t>
      </w:r>
      <w:r>
        <w:rPr>
          <w:rFonts w:ascii="Arial" w:hAnsi="Arial" w:cs="Arial"/>
        </w:rPr>
        <w:fldChar w:fldCharType="end"/>
      </w:r>
      <w:r w:rsidRPr="00BF0371">
        <w:rPr>
          <w:rFonts w:ascii="Arial" w:hAnsi="Arial" w:cs="Arial"/>
        </w:rPr>
        <w:t>.</w:t>
      </w:r>
    </w:p>
    <w:p w14:paraId="4D3C91C6" w14:textId="77777777" w:rsidR="00A01AB5" w:rsidRPr="00CD56E8" w:rsidRDefault="00A01AB5" w:rsidP="00A01AB5">
      <w:pPr>
        <w:pStyle w:val="Body"/>
        <w:rPr>
          <w:rFonts w:ascii="Arial" w:hAnsi="Arial" w:cs="Arial"/>
          <w:lang w:val="en-ID"/>
        </w:rPr>
      </w:pPr>
      <w:r w:rsidRPr="00BF0371">
        <w:rPr>
          <w:rFonts w:ascii="Arial" w:hAnsi="Arial" w:cs="Arial"/>
        </w:rPr>
        <w:t xml:space="preserve">The Indonesian context shows that the high love of money in public servants is often associated with corrupt behavior. The case of alleged corruption at Pertamina which cost the state Rp193.7 trillion is one of the tangible evidence of the bad impact of excess money orientation </w:t>
      </w:r>
      <w:r>
        <w:rPr>
          <w:rFonts w:ascii="Arial" w:hAnsi="Arial" w:cs="Arial"/>
        </w:rPr>
        <w:fldChar w:fldCharType="begin" w:fldLock="1"/>
      </w:r>
      <w:r>
        <w:rPr>
          <w:rFonts w:ascii="Arial" w:hAnsi="Arial" w:cs="Arial"/>
        </w:rPr>
        <w:instrText>ADDIN CSL_CITATION {"citationItems":[{"id":"ITEM-1","itemData":{"ISSN":"2746-4075","author":[{"dropping-particle":"","family":"Darmansyah","given":"Erick","non-dropping-particle":"","parse-names":false,"suffix":""},{"dropping-particle":"","family":"Gunadi","given":"Ariawan","non-dropping-particle":"","parse-names":false,"suffix":""}],"container-title":"Jurnal Hukum Lex Generalis","id":"ITEM-1","issue":"11","issued":{"date-parts":[["2024"]]},"title":"Dinamika Hukum dan Politik dalam Dugaan Kasus Korupsi yang Melibatkan Pertamina: Analisis Yuridis dan Implikasinya terhadap Kebijakan Energi Nasional","type":"article-journal","volume":"5"},"uris":["http://www.mendeley.com/documents/?uuid=14118793-10c8-4156-8a93-4e5103bd8c71"]}],"mendeley":{"formattedCitation":"(Darmansyah &amp; Gunadi, 2024)","plainTextFormattedCitation":"(Darmansyah &amp; Gunadi, 2024)","previouslyFormattedCitation":"(Darmansyah &amp; Gunadi, 2024)"},"properties":{"noteIndex":0},"schema":"https://github.com/citation-style-language/schema/raw/master/csl-citation.json"}</w:instrText>
      </w:r>
      <w:r>
        <w:rPr>
          <w:rFonts w:ascii="Arial" w:hAnsi="Arial" w:cs="Arial"/>
        </w:rPr>
        <w:fldChar w:fldCharType="separate"/>
      </w:r>
      <w:r w:rsidRPr="00207158">
        <w:rPr>
          <w:rFonts w:ascii="Arial" w:hAnsi="Arial" w:cs="Arial"/>
          <w:noProof/>
        </w:rPr>
        <w:t>(Darmansyah &amp; Gunadi, 2024)</w:t>
      </w:r>
      <w:r>
        <w:rPr>
          <w:rFonts w:ascii="Arial" w:hAnsi="Arial" w:cs="Arial"/>
        </w:rPr>
        <w:fldChar w:fldCharType="end"/>
      </w:r>
      <w:r w:rsidRPr="00BF0371">
        <w:rPr>
          <w:rFonts w:ascii="Arial" w:hAnsi="Arial" w:cs="Arial"/>
        </w:rPr>
        <w:t xml:space="preserve">. This shows that Love of Money can be an obstacle to public sector performance. </w:t>
      </w:r>
    </w:p>
    <w:p w14:paraId="27B13C10" w14:textId="6B2FB6F3" w:rsidR="00A01AB5" w:rsidRPr="00CD56E8" w:rsidRDefault="00A01AB5" w:rsidP="00A01AB5">
      <w:pPr>
        <w:pStyle w:val="Body"/>
        <w:rPr>
          <w:rFonts w:ascii="Arial" w:hAnsi="Arial" w:cs="Arial"/>
          <w:lang w:val="en-ID"/>
        </w:rPr>
      </w:pPr>
      <w:r>
        <w:rPr>
          <w:rFonts w:ascii="Arial" w:hAnsi="Arial" w:cs="Arial"/>
        </w:rPr>
        <w:fldChar w:fldCharType="begin" w:fldLock="1"/>
      </w:r>
      <w:r w:rsidR="00F977F4">
        <w:rPr>
          <w:rFonts w:ascii="Arial" w:hAnsi="Arial" w:cs="Arial"/>
        </w:rPr>
        <w:instrText>ADDIN CSL_CITATION {"citationItems":[{"id":"ITEM-1","itemData":{"ISSN":"2579-8928","author":[{"dropping-particle":"","family":"Istiqomah","given":"Rahayu","non-dropping-particle":"","parse-names":false,"suffix":""},{"dropping-particle":"","family":"Fitrijanti","given":"Tettet","non-dropping-particle":"","parse-names":false,"suffix":""},{"dropping-particle":"","family":"Puspitasari","given":"Evita","non-dropping-particle":"","parse-names":false,"suffix":""}],"container-title":"Kompartemen: Jurnal Ilmiah Akuntansi","id":"ITEM-1","issue":"2","issued":{"date-parts":[["2024"]]},"page":"180-197","title":"Pengaruh love of money dan machiavellianisme terhadap perilaku etis auditor dengan religiusitas sebagai pemoderasi","type":"article-journal","volume":"22"},"uris":["http://www.mendeley.com/documents/?uuid=a333f317-94e7-4359-b6ea-c5a2fc566e38","http://www.mendeley.com/documents/?uuid=1ad20371-abfd-4a7c-8255-494faf96ad75"]}],"mendeley":{"formattedCitation":"(Istiqomah et al., 2024)","manualFormatting":"Istiqomah et al. (2024)","plainTextFormattedCitation":"(Istiqomah et al., 2024)","previouslyFormattedCitation":"(Istiqomah et al., 2024)"},"properties":{"noteIndex":0},"schema":"https://github.com/citation-style-language/schema/raw/master/csl-citation.json"}</w:instrText>
      </w:r>
      <w:r>
        <w:rPr>
          <w:rFonts w:ascii="Arial" w:hAnsi="Arial" w:cs="Arial"/>
        </w:rPr>
        <w:fldChar w:fldCharType="separate"/>
      </w:r>
      <w:r w:rsidRPr="00D83F1D">
        <w:rPr>
          <w:rFonts w:ascii="Arial" w:hAnsi="Arial" w:cs="Arial"/>
          <w:noProof/>
        </w:rPr>
        <w:t>Istiqomah et al.</w:t>
      </w:r>
      <w:r w:rsidR="00F977F4">
        <w:rPr>
          <w:rFonts w:ascii="Arial" w:hAnsi="Arial" w:cs="Arial"/>
          <w:noProof/>
        </w:rPr>
        <w:t xml:space="preserve"> (</w:t>
      </w:r>
      <w:r w:rsidRPr="00D83F1D">
        <w:rPr>
          <w:rFonts w:ascii="Arial" w:hAnsi="Arial" w:cs="Arial"/>
          <w:noProof/>
        </w:rPr>
        <w:t>2024)</w:t>
      </w:r>
      <w:r>
        <w:rPr>
          <w:rFonts w:ascii="Arial" w:hAnsi="Arial" w:cs="Arial"/>
        </w:rPr>
        <w:fldChar w:fldCharType="end"/>
      </w:r>
      <w:r w:rsidRPr="00BF0371">
        <w:rPr>
          <w:rFonts w:ascii="Arial" w:hAnsi="Arial" w:cs="Arial"/>
        </w:rPr>
        <w:t xml:space="preserve"> found that Love of Money has a negative effect on auditors' performance in the public sector. This finding is strengthened by research by </w:t>
      </w:r>
      <w:proofErr w:type="spellStart"/>
      <w:r w:rsidRPr="00BF0371">
        <w:rPr>
          <w:rFonts w:ascii="Arial" w:hAnsi="Arial" w:cs="Arial"/>
        </w:rPr>
        <w:t>Manggalata</w:t>
      </w:r>
      <w:proofErr w:type="spellEnd"/>
      <w:r w:rsidRPr="00BF0371">
        <w:rPr>
          <w:rFonts w:ascii="Arial" w:hAnsi="Arial" w:cs="Arial"/>
        </w:rPr>
        <w:t xml:space="preserve"> &amp; </w:t>
      </w:r>
      <w:proofErr w:type="spellStart"/>
      <w:r w:rsidRPr="00BF0371">
        <w:rPr>
          <w:rFonts w:ascii="Arial" w:hAnsi="Arial" w:cs="Arial"/>
        </w:rPr>
        <w:t>Adhariani</w:t>
      </w:r>
      <w:proofErr w:type="spellEnd"/>
      <w:r w:rsidRPr="00BF0371">
        <w:rPr>
          <w:rFonts w:ascii="Arial" w:hAnsi="Arial" w:cs="Arial"/>
        </w:rPr>
        <w:t xml:space="preserve"> (2020) which shows a negative relationship between the Love of Money and the ethical perception of accounting students. This confirms that high money orientation tends to lower professional performance and ethics.</w:t>
      </w:r>
    </w:p>
    <w:p w14:paraId="5559F133" w14:textId="6F79F479" w:rsidR="00A01AB5" w:rsidRPr="00CD56E8" w:rsidRDefault="00A01AB5" w:rsidP="00A01AB5">
      <w:pPr>
        <w:pStyle w:val="Body"/>
        <w:rPr>
          <w:rFonts w:ascii="Arial" w:hAnsi="Arial" w:cs="Arial"/>
          <w:lang w:val="en-ID"/>
        </w:rPr>
      </w:pPr>
      <w:r w:rsidRPr="00BF0371">
        <w:rPr>
          <w:rFonts w:ascii="Arial" w:hAnsi="Arial" w:cs="Arial"/>
        </w:rPr>
        <w:t>The third factor that is no less important is leadership. According to</w:t>
      </w:r>
      <w:r w:rsidR="007C2DB5">
        <w:rPr>
          <w:rFonts w:ascii="Arial" w:hAnsi="Arial" w:cs="Arial"/>
        </w:rPr>
        <w:t xml:space="preserve"> </w:t>
      </w:r>
      <w:r w:rsidR="007C2DB5" w:rsidRPr="007C2DB5">
        <w:rPr>
          <w:rFonts w:ascii="Arial" w:hAnsi="Arial" w:cs="Arial"/>
        </w:rPr>
        <w:t>Li et al.</w:t>
      </w:r>
      <w:r w:rsidR="007C2DB5">
        <w:rPr>
          <w:rFonts w:ascii="Arial" w:hAnsi="Arial" w:cs="Arial"/>
        </w:rPr>
        <w:t xml:space="preserve"> (</w:t>
      </w:r>
      <w:r w:rsidR="007C2DB5" w:rsidRPr="007C2DB5">
        <w:rPr>
          <w:rFonts w:ascii="Arial" w:hAnsi="Arial" w:cs="Arial"/>
        </w:rPr>
        <w:t>2019)</w:t>
      </w:r>
      <w:r w:rsidRPr="00BF0371">
        <w:rPr>
          <w:rFonts w:ascii="Arial" w:hAnsi="Arial" w:cs="Arial"/>
        </w:rPr>
        <w:t>, leadership is the ability of a leader to influence the behavior of subordinates to want to cooperate productively. Effective leadership is able to create a conducive work environment and improve employee performance.</w:t>
      </w:r>
    </w:p>
    <w:p w14:paraId="768724FD" w14:textId="61474E01" w:rsidR="00A01AB5" w:rsidRPr="00CD56E8" w:rsidRDefault="00A01AB5" w:rsidP="00A01AB5">
      <w:pPr>
        <w:pStyle w:val="Body"/>
        <w:rPr>
          <w:rFonts w:ascii="Arial" w:hAnsi="Arial" w:cs="Arial"/>
          <w:lang w:val="en-ID"/>
        </w:rPr>
      </w:pPr>
      <w:r>
        <w:rPr>
          <w:rFonts w:ascii="Arial" w:hAnsi="Arial" w:cs="Arial"/>
        </w:rPr>
        <w:fldChar w:fldCharType="begin" w:fldLock="1"/>
      </w:r>
      <w:r w:rsidR="007C2DB5">
        <w:rPr>
          <w:rFonts w:ascii="Arial" w:hAnsi="Arial" w:cs="Arial"/>
        </w:rPr>
        <w:instrText>ADDIN CSL_CITATION {"citationItems":[{"id":"ITEM-1","itemData":{"ISSN":"2686-5238","author":[{"dropping-particle":"","family":"Kuruway","given":"Maria","non-dropping-particle":"","parse-names":false,"suffix":""}],"container-title":"Jurnal Ekonomi Manajemen Sistem Informasi","id":"ITEM-1","issue":"1","issued":{"date-parts":[["2021"]]},"page":"85-92","title":"Pengaruh Kepemimpinan, Motivasi Dan Kepuasan Kerja Terhadap Kinerja Pegawai Pada Kantor Sekretaris Daerah Kabupaten Mappi","type":"article-journal","volume":"3"},"uris":["http://www.mendeley.com/documents/?uuid=a15be90d-a251-4b2b-a31d-29ce9a932917","http://www.mendeley.com/documents/?uuid=d646990b-7714-472c-b5c9-640cce42e0bd"]}],"mendeley":{"formattedCitation":"(Kuruway, 2021)","manualFormatting":"Kuruway (2021)","plainTextFormattedCitation":"(Kuruway, 2021)","previouslyFormattedCitation":"(Kuruway, 2021)"},"properties":{"noteIndex":0},"schema":"https://github.com/citation-style-language/schema/raw/master/csl-citation.json"}</w:instrText>
      </w:r>
      <w:r>
        <w:rPr>
          <w:rFonts w:ascii="Arial" w:hAnsi="Arial" w:cs="Arial"/>
        </w:rPr>
        <w:fldChar w:fldCharType="separate"/>
      </w:r>
      <w:r w:rsidRPr="00D83F1D">
        <w:rPr>
          <w:rFonts w:ascii="Arial" w:hAnsi="Arial" w:cs="Arial"/>
          <w:noProof/>
        </w:rPr>
        <w:t>Kuruway</w:t>
      </w:r>
      <w:r w:rsidR="007C2DB5">
        <w:rPr>
          <w:rFonts w:ascii="Arial" w:hAnsi="Arial" w:cs="Arial"/>
          <w:noProof/>
        </w:rPr>
        <w:t xml:space="preserve"> (</w:t>
      </w:r>
      <w:r w:rsidRPr="00D83F1D">
        <w:rPr>
          <w:rFonts w:ascii="Arial" w:hAnsi="Arial" w:cs="Arial"/>
          <w:noProof/>
        </w:rPr>
        <w:t>2021)</w:t>
      </w:r>
      <w:r>
        <w:rPr>
          <w:rFonts w:ascii="Arial" w:hAnsi="Arial" w:cs="Arial"/>
        </w:rPr>
        <w:fldChar w:fldCharType="end"/>
      </w:r>
      <w:r w:rsidRPr="00BF0371">
        <w:rPr>
          <w:rFonts w:ascii="Arial" w:hAnsi="Arial" w:cs="Arial"/>
        </w:rPr>
        <w:t xml:space="preserve"> emphasized that leadership is not only in the form of instruction, but rather the ability to motivate subordinates to take initiative and be creative. Leadership that inspires subordinates has been proven to be able to improve organizational performance. </w:t>
      </w:r>
      <w:r>
        <w:rPr>
          <w:rFonts w:ascii="Arial" w:hAnsi="Arial" w:cs="Arial"/>
        </w:rPr>
        <w:fldChar w:fldCharType="begin" w:fldLock="1"/>
      </w:r>
      <w:r>
        <w:rPr>
          <w:rFonts w:ascii="Arial" w:hAnsi="Arial" w:cs="Arial"/>
        </w:rPr>
        <w:instrText>ADDIN CSL_CITATION {"citationItems":[{"id":"ITEM-1","itemData":{"ISSN":"2686-5238","author":[{"dropping-particle":"","family":"Kuruway","given":"Maria","non-dropping-particle":"","parse-names":false,"suffix":""}],"container-title":"Jurnal Ekonomi Manajemen Sistem Informasi","id":"ITEM-1","issue":"1","issued":{"date-parts":[["2021"]]},"page":"85-92","title":"Pengaruh Kepemimpinan, Motivasi Dan Kepuasan Kerja Terhadap Kinerja Pegawai Pada Kantor Sekretaris Daerah Kabupaten Mappi","type":"article-journal","volume":"3"},"uris":["http://www.mendeley.com/documents/?uuid=a15be90d-a251-4b2b-a31d-29ce9a932917"]}],"mendeley":{"formattedCitation":"(Kuruway, 2021)","plainTextFormattedCitation":"(Kuruway, 2021)","previouslyFormattedCitation":"(Kuruway, 2021)"},"properties":{"noteIndex":0},"schema":"https://github.com/citation-style-language/schema/raw/master/csl-citation.json"}</w:instrText>
      </w:r>
      <w:r>
        <w:rPr>
          <w:rFonts w:ascii="Arial" w:hAnsi="Arial" w:cs="Arial"/>
        </w:rPr>
        <w:fldChar w:fldCharType="separate"/>
      </w:r>
      <w:r w:rsidRPr="00D83F1D">
        <w:rPr>
          <w:rFonts w:ascii="Arial" w:hAnsi="Arial" w:cs="Arial"/>
          <w:noProof/>
        </w:rPr>
        <w:t>(Kuruway, 2021)</w:t>
      </w:r>
      <w:r>
        <w:rPr>
          <w:rFonts w:ascii="Arial" w:hAnsi="Arial" w:cs="Arial"/>
        </w:rPr>
        <w:fldChar w:fldCharType="end"/>
      </w:r>
      <w:r w:rsidRPr="00BF0371">
        <w:rPr>
          <w:rFonts w:ascii="Arial" w:hAnsi="Arial" w:cs="Arial"/>
        </w:rPr>
        <w:t xml:space="preserve"> It was also found that leadership has a significant positive effect on the performance of public sector employees. </w:t>
      </w:r>
    </w:p>
    <w:p w14:paraId="39A2FA97" w14:textId="3D0AF801" w:rsidR="00A01AB5" w:rsidRPr="00CD56E8" w:rsidRDefault="00A01AB5" w:rsidP="00A01AB5">
      <w:pPr>
        <w:pStyle w:val="Body"/>
        <w:rPr>
          <w:rFonts w:ascii="Arial" w:hAnsi="Arial" w:cs="Arial"/>
          <w:lang w:val="en-ID"/>
        </w:rPr>
      </w:pPr>
      <w:r w:rsidRPr="00BF0371">
        <w:rPr>
          <w:rFonts w:ascii="Arial" w:hAnsi="Arial" w:cs="Arial"/>
        </w:rPr>
        <w:t xml:space="preserve">Effective leadership in DPKP3 Dairi Regency is shown by the efforts of the Head of Service in building collaboration, not just superior-subordinate relationships. Such a leadership approach is in line with the views of </w:t>
      </w:r>
      <w:r>
        <w:rPr>
          <w:rFonts w:ascii="Arial" w:hAnsi="Arial" w:cs="Arial"/>
        </w:rPr>
        <w:fldChar w:fldCharType="begin" w:fldLock="1"/>
      </w:r>
      <w:r w:rsidR="007C2DB5">
        <w:rPr>
          <w:rFonts w:ascii="Arial" w:hAnsi="Arial" w:cs="Arial"/>
        </w:rPr>
        <w:instrText>ADDIN CSL_CITATION {"citationItems":[{"id":"ITEM-1","itemData":{"ISSN":"2655-206X","author":[{"dropping-particle":"","family":"Tolu","given":"Angelique","non-dropping-particle":"","parse-names":false,"suffix":""},{"dropping-particle":"","family":"Mamentu","given":"Michael","non-dropping-particle":"","parse-names":false,"suffix":""},{"dropping-particle":"","family":"Rumawas","given":"Wehelmina","non-dropping-particle":"","parse-names":false,"suffix":""}],"container-title":"Jurnal Administrasi Bisnis (JAB)","id":"ITEM-1","issue":"1","issued":{"date-parts":[["2021"]]},"page":"7-13","title":"Pengaruh gaya kepemimpinan, lingkungan kerja, dan motivasi kerja terhadap kinerja pegawai","type":"article-journal","volume":"11"},"uris":["http://www.mendeley.com/documents/?uuid=0363be93-2a52-4c51-9105-3d5a56cc46ae","http://www.mendeley.com/documents/?uuid=c5eaab81-7f23-4e75-9b7e-34748bd753aa"]}],"mendeley":{"formattedCitation":"(Tolu et al., 2021)","manualFormatting":"Tolu et al. (2021)","plainTextFormattedCitation":"(Tolu et al., 2021)","previouslyFormattedCitation":"(Tolu et al., 2021)"},"properties":{"noteIndex":0},"schema":"https://github.com/citation-style-language/schema/raw/master/csl-citation.json"}</w:instrText>
      </w:r>
      <w:r>
        <w:rPr>
          <w:rFonts w:ascii="Arial" w:hAnsi="Arial" w:cs="Arial"/>
        </w:rPr>
        <w:fldChar w:fldCharType="separate"/>
      </w:r>
      <w:r w:rsidRPr="00D83F1D">
        <w:rPr>
          <w:rFonts w:ascii="Arial" w:hAnsi="Arial" w:cs="Arial"/>
          <w:noProof/>
        </w:rPr>
        <w:t>Tolu et al.</w:t>
      </w:r>
      <w:r w:rsidR="007C2DB5">
        <w:rPr>
          <w:rFonts w:ascii="Arial" w:hAnsi="Arial" w:cs="Arial"/>
          <w:noProof/>
        </w:rPr>
        <w:t xml:space="preserve"> (</w:t>
      </w:r>
      <w:r w:rsidRPr="00D83F1D">
        <w:rPr>
          <w:rFonts w:ascii="Arial" w:hAnsi="Arial" w:cs="Arial"/>
          <w:noProof/>
        </w:rPr>
        <w:t>2021)</w:t>
      </w:r>
      <w:r>
        <w:rPr>
          <w:rFonts w:ascii="Arial" w:hAnsi="Arial" w:cs="Arial"/>
        </w:rPr>
        <w:fldChar w:fldCharType="end"/>
      </w:r>
      <w:r w:rsidRPr="00BF0371">
        <w:rPr>
          <w:rFonts w:ascii="Arial" w:hAnsi="Arial" w:cs="Arial"/>
        </w:rPr>
        <w:t xml:space="preserve"> that the better the leadership, the better the performance of employees. </w:t>
      </w:r>
    </w:p>
    <w:p w14:paraId="3C745649" w14:textId="292E8914" w:rsidR="00A01AB5" w:rsidRPr="00CD56E8" w:rsidRDefault="00A01AB5" w:rsidP="00A01AB5">
      <w:pPr>
        <w:pStyle w:val="Body"/>
        <w:rPr>
          <w:rFonts w:ascii="Arial" w:hAnsi="Arial" w:cs="Arial"/>
          <w:lang w:val="en-ID"/>
        </w:rPr>
      </w:pPr>
      <w:r w:rsidRPr="00BF0371">
        <w:rPr>
          <w:rFonts w:ascii="Arial" w:hAnsi="Arial" w:cs="Arial"/>
        </w:rPr>
        <w:t>Thus, the performance of DPKP3 employees is influenced by three important factors: motivation for public service, love for money, and leadership. The three form a conceptual framework in this study. The PSM variable functions as a positive driver, while Love of Money has the potential to be an obstacle, while leadership can be a determining factor in driving performance</w:t>
      </w:r>
      <w:r w:rsidR="00C14770">
        <w:rPr>
          <w:rFonts w:ascii="Arial" w:hAnsi="Arial" w:cs="Arial"/>
        </w:rPr>
        <w:t xml:space="preserve"> </w:t>
      </w:r>
      <w:r w:rsidR="00C14770">
        <w:fldChar w:fldCharType="begin" w:fldLock="1"/>
      </w:r>
      <w:r w:rsidR="00C14770">
        <w:instrText>ADDIN CSL_CITATION {"citationItems":[{"id":"ITEM-1","itemData":{"DOI":"10.1177/0020852308099504","ISSN":"0020-8523","abstract":"Public service motivation (PSM) has been linked to various outcome variables, but as more and more public administration research is devoted to improving performance, the possible link between PSM and performance is increasingly of interest. The current study contributes to this literature by investigating whether this relationship is present in a dataset of Belgian civil servants. The results corroborate the general thesis and demonstrate a mediation effect (to some extent) of job satisfaction and organizational commitment on this relationship. By doing so, the present study partly unveils the mechanisms upon which the PSM—performance relationship is based.","author":[{"dropping-particle":"","family":"Vandenabeele","given":"Wouter","non-dropping-particle":"","parse-names":false,"suffix":""}],"container-title":"International Review of Administrative Sciences","id":"ITEM-1","issue":"1","issued":{"date-parts":[["2009","3","1"]]},"page":"11-34","title":"The mediating effect of job satisfaction and organizational commitment on self-reported performance: more robust evidence of the PSM—performance relationship","type":"article-journal","volume":"75"},"uris":["http://www.mendeley.com/documents/?uuid=9fd78e65-eea5-4c67-bd6e-493a406dd50c"]}],"mendeley":{"formattedCitation":"(Vandenabeele, 2009)","plainTextFormattedCitation":"(Vandenabeele, 2009)"},"properties":{"noteIndex":0},"schema":"https://github.com/citation-style-language/schema/raw/master/csl-citation.json"}</w:instrText>
      </w:r>
      <w:r w:rsidR="00C14770">
        <w:fldChar w:fldCharType="separate"/>
      </w:r>
      <w:r w:rsidR="00C14770" w:rsidRPr="00337457">
        <w:rPr>
          <w:noProof/>
        </w:rPr>
        <w:t>(Vandenabeele, 2009)</w:t>
      </w:r>
      <w:r w:rsidR="00C14770">
        <w:fldChar w:fldCharType="end"/>
      </w:r>
      <w:r w:rsidRPr="00BF0371">
        <w:rPr>
          <w:rFonts w:ascii="Arial" w:hAnsi="Arial" w:cs="Arial"/>
        </w:rPr>
        <w:t>.</w:t>
      </w:r>
    </w:p>
    <w:p w14:paraId="561F09C8" w14:textId="77777777" w:rsidR="00A01AB5" w:rsidRPr="00CD56E8" w:rsidRDefault="00A01AB5" w:rsidP="00A01AB5">
      <w:pPr>
        <w:pStyle w:val="Body"/>
        <w:rPr>
          <w:rFonts w:ascii="Arial" w:hAnsi="Arial" w:cs="Arial"/>
          <w:lang w:val="en-ID"/>
        </w:rPr>
      </w:pPr>
      <w:r w:rsidRPr="00BF0371">
        <w:rPr>
          <w:rFonts w:ascii="Arial" w:hAnsi="Arial" w:cs="Arial"/>
        </w:rPr>
        <w:t xml:space="preserve">Simanjuntak in </w:t>
      </w:r>
      <w:r>
        <w:rPr>
          <w:rFonts w:ascii="Arial" w:hAnsi="Arial" w:cs="Arial"/>
        </w:rPr>
        <w:fldChar w:fldCharType="begin" w:fldLock="1"/>
      </w:r>
      <w:r>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D83F1D">
        <w:rPr>
          <w:rFonts w:ascii="Arial" w:hAnsi="Arial" w:cs="Arial"/>
          <w:noProof/>
        </w:rPr>
        <w:t>(Usman et al., 2023)</w:t>
      </w:r>
      <w:r>
        <w:rPr>
          <w:rFonts w:ascii="Arial" w:hAnsi="Arial" w:cs="Arial"/>
        </w:rPr>
        <w:fldChar w:fldCharType="end"/>
      </w:r>
      <w:r w:rsidRPr="00BF0371">
        <w:rPr>
          <w:rFonts w:ascii="Arial" w:hAnsi="Arial" w:cs="Arial"/>
        </w:rPr>
        <w:t xml:space="preserve"> stated that factors that affect performance include the quality of human resources, motivation, work facilities, and organizational policies. This study places PSM, Love of Money, and leadership as the main variables that focus on the psychological and behavioral aspects of employees.</w:t>
      </w:r>
    </w:p>
    <w:p w14:paraId="7FC720A2" w14:textId="77777777" w:rsidR="00A01AB5" w:rsidRPr="00CD56E8" w:rsidRDefault="00A01AB5" w:rsidP="00A01AB5">
      <w:pPr>
        <w:pStyle w:val="Body"/>
        <w:rPr>
          <w:rFonts w:ascii="Arial" w:hAnsi="Arial" w:cs="Arial"/>
          <w:lang w:val="en-ID"/>
        </w:rPr>
      </w:pPr>
      <w:r w:rsidRPr="00BF0371">
        <w:rPr>
          <w:rFonts w:ascii="Arial" w:hAnsi="Arial" w:cs="Arial"/>
        </w:rPr>
        <w:t>In the context of DPKP3 of Dairi Regency, data for 2023 shows that paddy rice productivity only reaches 98.08% of the target, while in 2024 the indicators that are not achieved will increase to four, including robusta and arabica coffee. This decline in achievement strengthens the urgency of analyzing determinants of employee performance.</w:t>
      </w:r>
    </w:p>
    <w:p w14:paraId="153BE509" w14:textId="052A1D2B" w:rsidR="00A01AB5" w:rsidRPr="00CD56E8" w:rsidRDefault="00A01AB5" w:rsidP="00A01AB5">
      <w:pPr>
        <w:pStyle w:val="Body"/>
        <w:rPr>
          <w:rFonts w:ascii="Arial" w:hAnsi="Arial" w:cs="Arial"/>
          <w:lang w:val="en-ID"/>
        </w:rPr>
      </w:pPr>
      <w:r w:rsidRPr="00BF0371">
        <w:rPr>
          <w:rFonts w:ascii="Arial" w:hAnsi="Arial" w:cs="Arial"/>
        </w:rPr>
        <w:t xml:space="preserve">The declining performance has implications for the effectiveness of local government organizations in realizing food security and agricultural sector development. According to </w:t>
      </w:r>
      <w:r>
        <w:rPr>
          <w:rFonts w:ascii="Arial" w:hAnsi="Arial" w:cs="Arial"/>
        </w:rPr>
        <w:fldChar w:fldCharType="begin" w:fldLock="1"/>
      </w:r>
      <w:r w:rsidR="00F977F4">
        <w:rPr>
          <w:rFonts w:ascii="Arial" w:hAnsi="Arial" w:cs="Arial"/>
        </w:rPr>
        <w:instrText>ADDIN CSL_CITATION {"citationItems":[{"id":"ITEM-1","itemData":{"author":[{"dropping-particle":"","family":"Julianto","given":"Bagus","non-dropping-particle":"","parse-names":false,"suffix":""},{"dropping-particle":"","family":"Carnarez","given":"Tommy Yunara Agnanditiya","non-dropping-particle":"","parse-names":false,"suffix":""}],"container-title":"Jurnal Ilmu Manajemen Terapan","id":"ITEM-1","issue":"5","issued":{"date-parts":[["2021"]]},"page":"676-691","title":"Faktor-faktor yang mempengaruhi organisasi professional: kepemimpinan, komunikasi efektif, kinerja, dan efektivitas organisasi (suatu kajian studi literature review ilmu manajemen terapan)","type":"article-journal","volume":"2"},"uris":["http://www.mendeley.com/documents/?uuid=70d873d7-9c74-48a4-9b1d-04adb93ca48d","http://www.mendeley.com/documents/?uuid=3f3cad1d-ceed-425d-8965-c6fbce0dfad6"]}],"mendeley":{"formattedCitation":"(Julianto &amp; Carnarez, 2021)","manualFormatting":"Julianto &amp; Carnarez (2021)","plainTextFormattedCitation":"(Julianto &amp; Carnarez, 2021)","previouslyFormattedCitation":"(Julianto &amp; Carnarez, 2021)"},"properties":{"noteIndex":0},"schema":"https://github.com/citation-style-language/schema/raw/master/csl-citation.json"}</w:instrText>
      </w:r>
      <w:r>
        <w:rPr>
          <w:rFonts w:ascii="Arial" w:hAnsi="Arial" w:cs="Arial"/>
        </w:rPr>
        <w:fldChar w:fldCharType="separate"/>
      </w:r>
      <w:r w:rsidRPr="00D83F1D">
        <w:rPr>
          <w:rFonts w:ascii="Arial" w:hAnsi="Arial" w:cs="Arial"/>
          <w:noProof/>
        </w:rPr>
        <w:t>Julianto &amp; Carnarez</w:t>
      </w:r>
      <w:r w:rsidR="00F977F4">
        <w:rPr>
          <w:rFonts w:ascii="Arial" w:hAnsi="Arial" w:cs="Arial"/>
          <w:noProof/>
        </w:rPr>
        <w:t xml:space="preserve"> (</w:t>
      </w:r>
      <w:r w:rsidRPr="00D83F1D">
        <w:rPr>
          <w:rFonts w:ascii="Arial" w:hAnsi="Arial" w:cs="Arial"/>
          <w:noProof/>
        </w:rPr>
        <w:t>2021)</w:t>
      </w:r>
      <w:r>
        <w:rPr>
          <w:rFonts w:ascii="Arial" w:hAnsi="Arial" w:cs="Arial"/>
        </w:rPr>
        <w:fldChar w:fldCharType="end"/>
      </w:r>
      <w:r w:rsidRPr="00BF0371">
        <w:rPr>
          <w:rFonts w:ascii="Arial" w:hAnsi="Arial" w:cs="Arial"/>
        </w:rPr>
        <w:t>, performance factors such as ability, motivation, and leadership must be considered in order for the organization to be able to achieve its goals effectively.</w:t>
      </w:r>
    </w:p>
    <w:p w14:paraId="35CE3940" w14:textId="77777777" w:rsidR="00A01AB5" w:rsidRPr="00CD56E8" w:rsidRDefault="00A01AB5" w:rsidP="00A01AB5">
      <w:pPr>
        <w:pStyle w:val="Body"/>
        <w:rPr>
          <w:rFonts w:ascii="Arial" w:hAnsi="Arial" w:cs="Arial"/>
          <w:lang w:val="en-ID"/>
        </w:rPr>
      </w:pPr>
      <w:r w:rsidRPr="00BF0371">
        <w:rPr>
          <w:rFonts w:ascii="Arial" w:hAnsi="Arial" w:cs="Arial"/>
        </w:rPr>
        <w:t xml:space="preserve">PSM as a psychological variable is seen as crucial because public servants are required to have dedication beyond personal interests. According to </w:t>
      </w:r>
      <w:r>
        <w:rPr>
          <w:rFonts w:ascii="Arial" w:hAnsi="Arial" w:cs="Arial"/>
        </w:rPr>
        <w:fldChar w:fldCharType="begin" w:fldLock="1"/>
      </w:r>
      <w:r>
        <w:rPr>
          <w:rFonts w:ascii="Arial" w:hAnsi="Arial" w:cs="Arial"/>
        </w:rPr>
        <w:instrText>ADDIN CSL_CITATION {"citationItems":[{"id":"ITEM-1","itemData":{"ISSN":"2809-8862","author":[{"dropping-particle":"","family":"Ahmad","given":"Rendi","non-dropping-particle":"","parse-names":false,"suffix":""},{"dropping-particle":"","family":"Syaebani","given":"Muhammad Irfan","non-dropping-particle":"","parse-names":false,"suffix":""}],"container-title":"Co-Value Jurnal Ekonomi Koperasi dan kewirausahaan","id":"ITEM-1","issue":"2","issued":{"date-parts":[["2024"]]},"title":"Peran Servant Leadership, Public Service Motivation &amp; Affective Commitment terhadap Organizational Citizenship Behavior Pegawai di Organisasi Publik","type":"article-journal","volume":"15"},"uris":["http://www.mendeley.com/documents/?uuid=f1bd35e1-9b19-46f5-9614-34a6766120dc"]}],"mendeley":{"formattedCitation":"(Ahmad &amp; Syaebani, 2024)","plainTextFormattedCitation":"(Ahmad &amp; Syaebani, 2024)","previouslyFormattedCitation":"(Ahmad &amp; Syaebani, 2024)"},"properties":{"noteIndex":0},"schema":"https://github.com/citation-style-language/schema/raw/master/csl-citation.json"}</w:instrText>
      </w:r>
      <w:r>
        <w:rPr>
          <w:rFonts w:ascii="Arial" w:hAnsi="Arial" w:cs="Arial"/>
        </w:rPr>
        <w:fldChar w:fldCharType="separate"/>
      </w:r>
      <w:r w:rsidRPr="00D83F1D">
        <w:rPr>
          <w:rFonts w:ascii="Arial" w:hAnsi="Arial" w:cs="Arial"/>
          <w:noProof/>
        </w:rPr>
        <w:t>(Ahmad &amp; Syaebani, 2024)</w:t>
      </w:r>
      <w:r>
        <w:rPr>
          <w:rFonts w:ascii="Arial" w:hAnsi="Arial" w:cs="Arial"/>
        </w:rPr>
        <w:fldChar w:fldCharType="end"/>
      </w:r>
      <w:r w:rsidRPr="00BF0371">
        <w:rPr>
          <w:rFonts w:ascii="Arial" w:hAnsi="Arial" w:cs="Arial"/>
        </w:rPr>
        <w:t>, PSM is a motivation rooted in altruistic values to contribute to society. This is very relevant for public service organizations such as DPKP3.</w:t>
      </w:r>
    </w:p>
    <w:p w14:paraId="437721D1" w14:textId="77777777" w:rsidR="00A01AB5" w:rsidRPr="00CD56E8" w:rsidRDefault="00A01AB5" w:rsidP="00A01AB5">
      <w:pPr>
        <w:pStyle w:val="Body"/>
        <w:rPr>
          <w:rFonts w:ascii="Arial" w:hAnsi="Arial" w:cs="Arial"/>
          <w:lang w:val="en-ID"/>
        </w:rPr>
      </w:pPr>
      <w:r w:rsidRPr="00BF0371">
        <w:rPr>
          <w:rFonts w:ascii="Arial" w:hAnsi="Arial" w:cs="Arial"/>
        </w:rPr>
        <w:t xml:space="preserve">The dimension of PSM includes interest in public policy, commitment to the interests of the community, compassion, and self-sacrifice </w:t>
      </w:r>
      <w:r>
        <w:rPr>
          <w:rFonts w:ascii="Arial" w:hAnsi="Arial" w:cs="Arial"/>
        </w:rPr>
        <w:fldChar w:fldCharType="begin" w:fldLock="1"/>
      </w:r>
      <w:r>
        <w:rPr>
          <w:rFonts w:ascii="Arial" w:hAnsi="Arial" w:cs="Arial"/>
        </w:rPr>
        <w:instrText>ADDIN CSL_CITATION {"citationItems":[{"id":"ITEM-1","itemData":{"author":[{"dropping-particle":"","family":"Selitubun","given":"Yakobus Yosias","non-dropping-particle":"","parse-names":false,"suffix":""}],"id":"ITEM-1","issued":{"date-parts":[["2022"]]},"publisher":"Universitas Hasanuddin","title":"MOTIVASI PELAYANAN PUBLIK PADA DINAS KEPENDUDUKAN DAN PENCA-TATAN SIPIL (DUKCAPIL) KABUPATEN MERAUKE= PUBLIC SERVICE MOTIVATION IN THE DEPARTMENT OF POPULATION AND CIVIL REGIS-TRATION (DUKCAPIL) OF MERAUKE REGENCY","type":"article"},"uris":["http://www.mendeley.com/documents/?uuid=846e0b62-cedb-49d0-bd5e-6151efe72dd3"]}],"mendeley":{"formattedCitation":"(Selitubun, 2022)","plainTextFormattedCitation":"(Selitubun, 2022)","previouslyFormattedCitation":"(Selitubun, 2022)"},"properties":{"noteIndex":0},"schema":"https://github.com/citation-style-language/schema/raw/master/csl-citation.json"}</w:instrText>
      </w:r>
      <w:r>
        <w:rPr>
          <w:rFonts w:ascii="Arial" w:hAnsi="Arial" w:cs="Arial"/>
        </w:rPr>
        <w:fldChar w:fldCharType="separate"/>
      </w:r>
      <w:r w:rsidRPr="00D83F1D">
        <w:rPr>
          <w:rFonts w:ascii="Arial" w:hAnsi="Arial" w:cs="Arial"/>
          <w:noProof/>
        </w:rPr>
        <w:t>(Selitubun, 2022)</w:t>
      </w:r>
      <w:r>
        <w:rPr>
          <w:rFonts w:ascii="Arial" w:hAnsi="Arial" w:cs="Arial"/>
        </w:rPr>
        <w:fldChar w:fldCharType="end"/>
      </w:r>
      <w:r w:rsidRPr="00BF0371">
        <w:rPr>
          <w:rFonts w:ascii="Arial" w:hAnsi="Arial" w:cs="Arial"/>
        </w:rPr>
        <w:t>. These dimensions, if internalized in DPKP3 employees, will strengthen their performance in supporting food security programs.</w:t>
      </w:r>
    </w:p>
    <w:p w14:paraId="4C593966" w14:textId="02D71466" w:rsidR="00A01AB5" w:rsidRPr="00CD56E8" w:rsidRDefault="00A01AB5" w:rsidP="00A01AB5">
      <w:pPr>
        <w:pStyle w:val="Body"/>
        <w:rPr>
          <w:rFonts w:ascii="Arial" w:hAnsi="Arial" w:cs="Arial"/>
          <w:lang w:val="en-ID"/>
        </w:rPr>
      </w:pPr>
      <w:r w:rsidRPr="00BF0371">
        <w:rPr>
          <w:rFonts w:ascii="Arial" w:hAnsi="Arial" w:cs="Arial"/>
        </w:rPr>
        <w:t xml:space="preserve">On the contrary, Love of Money often leads to behavior that is not in line with the spirit of public service. According to </w:t>
      </w:r>
      <w:r>
        <w:rPr>
          <w:rFonts w:ascii="Arial" w:hAnsi="Arial" w:cs="Arial"/>
        </w:rPr>
        <w:fldChar w:fldCharType="begin" w:fldLock="1"/>
      </w:r>
      <w:r w:rsidR="002B068A">
        <w:rPr>
          <w:rFonts w:ascii="Arial" w:hAnsi="Arial" w:cs="Arial"/>
        </w:rPr>
        <w:instrText>ADDIN CSL_CITATION {"citationItems":[{"id":"ITEM-1","itemData":{"author":[{"dropping-particle":"","family":"Lestari","given":"Tri","non-dropping-particle":"","parse-names":false,"suffix":""}],"container-title":"Skripsi Universitas Islam Negeri Walisongo Semarang","id":"ITEM-1","issued":{"date-parts":[["2021"]]},"page":"1-112","title":"Pengaruh Machiavellian, Love of money dan Status Sosial Ekonomi terhadap Persepsi Etika Penggelapan Pajak dengan Religiusitas Sebagai Variabel Moderating","type":"article-journal"},"uris":["http://www.mendeley.com/documents/?uuid=0788e169-fadd-4c22-939a-57db51cabf49","http://www.mendeley.com/documents/?uuid=408e65ab-82f0-4f37-9089-b45aee49ae41"]}],"mendeley":{"formattedCitation":"(Lestari, 2021)","manualFormatting":"Lestari (2021)","plainTextFormattedCitation":"(Lestari, 2021)","previouslyFormattedCitation":"(Lestari, 2021)"},"properties":{"noteIndex":0},"schema":"https://github.com/citation-style-language/schema/raw/master/csl-citation.json"}</w:instrText>
      </w:r>
      <w:r>
        <w:rPr>
          <w:rFonts w:ascii="Arial" w:hAnsi="Arial" w:cs="Arial"/>
        </w:rPr>
        <w:fldChar w:fldCharType="separate"/>
      </w:r>
      <w:r w:rsidRPr="00D83F1D">
        <w:rPr>
          <w:rFonts w:ascii="Arial" w:hAnsi="Arial" w:cs="Arial"/>
          <w:noProof/>
        </w:rPr>
        <w:t>Lestari</w:t>
      </w:r>
      <w:r w:rsidR="002B068A">
        <w:rPr>
          <w:rFonts w:ascii="Arial" w:hAnsi="Arial" w:cs="Arial"/>
          <w:noProof/>
        </w:rPr>
        <w:t xml:space="preserve"> (</w:t>
      </w:r>
      <w:r w:rsidRPr="00D83F1D">
        <w:rPr>
          <w:rFonts w:ascii="Arial" w:hAnsi="Arial" w:cs="Arial"/>
          <w:noProof/>
        </w:rPr>
        <w:t>2021)</w:t>
      </w:r>
      <w:r>
        <w:rPr>
          <w:rFonts w:ascii="Arial" w:hAnsi="Arial" w:cs="Arial"/>
        </w:rPr>
        <w:fldChar w:fldCharType="end"/>
      </w:r>
      <w:r w:rsidRPr="00BF0371">
        <w:rPr>
          <w:rFonts w:ascii="Arial" w:hAnsi="Arial" w:cs="Arial"/>
        </w:rPr>
        <w:t>, individuals with high Love of Money tend to be greedy and lower ethical perceptions. This can weaken the professionalism of employees in public organizations.</w:t>
      </w:r>
    </w:p>
    <w:p w14:paraId="15FBDC2B" w14:textId="0CC87174" w:rsidR="00A01AB5" w:rsidRPr="00CD56E8" w:rsidRDefault="00A01AB5" w:rsidP="00A01AB5">
      <w:pPr>
        <w:pStyle w:val="Body"/>
        <w:rPr>
          <w:rFonts w:ascii="Arial" w:hAnsi="Arial" w:cs="Arial"/>
          <w:lang w:val="en-ID"/>
        </w:rPr>
      </w:pPr>
      <w:r w:rsidRPr="00BF0371">
        <w:rPr>
          <w:rFonts w:ascii="Arial" w:hAnsi="Arial" w:cs="Arial"/>
        </w:rPr>
        <w:t xml:space="preserve">Research </w:t>
      </w:r>
      <w:r>
        <w:rPr>
          <w:rFonts w:ascii="Arial" w:hAnsi="Arial" w:cs="Arial"/>
        </w:rPr>
        <w:fldChar w:fldCharType="begin" w:fldLock="1"/>
      </w:r>
      <w:r w:rsidR="002B068A">
        <w:rPr>
          <w:rFonts w:ascii="Arial" w:hAnsi="Arial" w:cs="Arial"/>
        </w:rPr>
        <w:instrText>ADDIN CSL_CITATION {"citationItems":[{"id":"ITEM-1","itemData":{"ISSN":"2598-4977","author":[{"dropping-particle":"","family":"Ayem","given":"Sri","non-dropping-particle":"","parse-names":false,"suffix":""},{"dropping-particle":"","family":"Leni","given":"Loja Dian Evi","non-dropping-particle":"","parse-names":false,"suffix":""}],"container-title":"Jurnal Akuntansi","id":"ITEM-1","issue":"2","issued":{"date-parts":[["2020"]]},"page":"277-293","title":"Pengaruh pengetahuan etika terhadap persepsi etis mahasiswa akuntansi dengan love of money sebagai variabel intervening (Studi kasus mahasiswa program studi akuntansi di lima perguruan tinggi daerah istimewa Yogyakarta)","type":"article-journal","volume":"12"},"uris":["http://www.mendeley.com/documents/?uuid=693a9458-24cb-4b7f-bfe7-bbc5de3f7c95","http://www.mendeley.com/documents/?uuid=85671e5d-b918-430d-a2db-4694374e9326"]}],"mendeley":{"formattedCitation":"(Ayem &amp; Leni, 2020)","manualFormatting":"Ayem &amp; Leni (2020)","plainTextFormattedCitation":"(Ayem &amp; Leni, 2020)","previouslyFormattedCitation":"(Ayem &amp; Leni, 2020)"},"properties":{"noteIndex":0},"schema":"https://github.com/citation-style-language/schema/raw/master/csl-citation.json"}</w:instrText>
      </w:r>
      <w:r>
        <w:rPr>
          <w:rFonts w:ascii="Arial" w:hAnsi="Arial" w:cs="Arial"/>
        </w:rPr>
        <w:fldChar w:fldCharType="separate"/>
      </w:r>
      <w:r w:rsidRPr="00D83F1D">
        <w:rPr>
          <w:rFonts w:ascii="Arial" w:hAnsi="Arial" w:cs="Arial"/>
          <w:noProof/>
        </w:rPr>
        <w:t>Ayem &amp; Leni</w:t>
      </w:r>
      <w:r w:rsidR="002B068A">
        <w:rPr>
          <w:rFonts w:ascii="Arial" w:hAnsi="Arial" w:cs="Arial"/>
          <w:noProof/>
        </w:rPr>
        <w:t xml:space="preserve"> (</w:t>
      </w:r>
      <w:r w:rsidRPr="00D83F1D">
        <w:rPr>
          <w:rFonts w:ascii="Arial" w:hAnsi="Arial" w:cs="Arial"/>
          <w:noProof/>
        </w:rPr>
        <w:t>2020)</w:t>
      </w:r>
      <w:r>
        <w:rPr>
          <w:rFonts w:ascii="Arial" w:hAnsi="Arial" w:cs="Arial"/>
        </w:rPr>
        <w:fldChar w:fldCharType="end"/>
      </w:r>
      <w:r w:rsidR="002B068A">
        <w:rPr>
          <w:rFonts w:ascii="Arial" w:hAnsi="Arial" w:cs="Arial"/>
        </w:rPr>
        <w:t>,</w:t>
      </w:r>
      <w:r w:rsidRPr="00BF0371">
        <w:rPr>
          <w:rFonts w:ascii="Arial" w:hAnsi="Arial" w:cs="Arial"/>
        </w:rPr>
        <w:t xml:space="preserve"> </w:t>
      </w:r>
      <w:r w:rsidR="002B068A">
        <w:rPr>
          <w:rFonts w:ascii="Arial" w:hAnsi="Arial" w:cs="Arial"/>
        </w:rPr>
        <w:t>i</w:t>
      </w:r>
      <w:r w:rsidRPr="00BF0371">
        <w:rPr>
          <w:rFonts w:ascii="Arial" w:hAnsi="Arial" w:cs="Arial"/>
        </w:rPr>
        <w:t>t was also found that the higher the Love of Money, the lower the employee's ethical perception. Thus, this phenomenon can explain why some of the performance indicators of DPKP3 Dairi are not achieved, because employee orientation may be more inclined to personal interests than public services.</w:t>
      </w:r>
    </w:p>
    <w:p w14:paraId="7A3A167D" w14:textId="053C3459" w:rsidR="00A01AB5" w:rsidRPr="00CD56E8" w:rsidRDefault="00A01AB5" w:rsidP="00A01AB5">
      <w:pPr>
        <w:pStyle w:val="Body"/>
        <w:rPr>
          <w:rFonts w:ascii="Arial" w:hAnsi="Arial" w:cs="Arial"/>
          <w:lang w:val="en-ID"/>
        </w:rPr>
      </w:pPr>
      <w:r w:rsidRPr="00BF0371">
        <w:rPr>
          <w:rFonts w:ascii="Arial" w:hAnsi="Arial" w:cs="Arial"/>
        </w:rPr>
        <w:t xml:space="preserve">Within the framework of leadership, </w:t>
      </w:r>
      <w:r>
        <w:rPr>
          <w:rFonts w:ascii="Arial" w:hAnsi="Arial" w:cs="Arial"/>
        </w:rPr>
        <w:fldChar w:fldCharType="begin" w:fldLock="1"/>
      </w:r>
      <w:r>
        <w:rPr>
          <w:rFonts w:ascii="Arial" w:hAnsi="Arial" w:cs="Arial"/>
        </w:rPr>
        <w:instrText>ADDIN CSL_CITATION {"citationItems":[{"id":"ITEM-1","itemData":{"ISBN":"6238382260","author":[{"dropping-particle":"","family":"Iswahyudi","given":"Muhammad Subhan","non-dropping-particle":"","parse-names":false,"suffix":""},{"dropping-particle":"","family":"PCC","given":"ACTC","non-dropping-particle":"","parse-names":false,"suffix":""},{"dropping-particle":"","family":"Umalihayati","given":"S","non-dropping-particle":"","parse-names":false,"suffix":""},{"dropping-particle":"","family":"KM","given":"S","non-dropping-particle":"","parse-names":false,"suffix":""},{"dropping-particle":"","family":"Kasanusi","given":"M Si","non-dropping-particle":"","parse-names":false,"suffix":""},{"dropping-particle":"","family":"Fatma Sarie","given":"S T","non-dropping-particle":"","parse-names":false,"suffix":""},{"dropping-particle":"","family":"Subhan","given":"H Mohammad","non-dropping-particle":"","parse-names":false,"suffix":""},{"dropping-particle":"","family":"Zulkifli","given":"S E","non-dropping-particle":"","parse-names":false,"suffix":""},{"dropping-particle":"","family":"Hasmirati","given":"S Ag","non-dropping-particle":"","parse-names":false,"suffix":""},{"dropping-particle":"","family":"Ag","given":"M","non-dropping-particle":"","parse-names":false,"suffix":""}],"id":"ITEM-1","issued":{"date-parts":[["2023"]]},"publisher":"Cendikia Mulia Mandiri","title":"Gaya kepemimpinan","type":"book"},"uris":["http://www.mendeley.com/documents/?uuid=362f8039-85d1-4eab-8c28-8d858c6b8105"]}],"mendeley":{"formattedCitation":"(Iswahyudi et al., 2023)","plainTextFormattedCitation":"(Iswahyudi et al., 2023)","previouslyFormattedCitation":"(Iswahyudi et al., 2023)"},"properties":{"noteIndex":0},"schema":"https://github.com/citation-style-language/schema/raw/master/csl-citation.json"}</w:instrText>
      </w:r>
      <w:r>
        <w:rPr>
          <w:rFonts w:ascii="Arial" w:hAnsi="Arial" w:cs="Arial"/>
        </w:rPr>
        <w:fldChar w:fldCharType="separate"/>
      </w:r>
      <w:r w:rsidRPr="00D83F1D">
        <w:rPr>
          <w:rFonts w:ascii="Arial" w:hAnsi="Arial" w:cs="Arial"/>
          <w:noProof/>
        </w:rPr>
        <w:t>(Iswahyudi et al., 2023)</w:t>
      </w:r>
      <w:r>
        <w:rPr>
          <w:rFonts w:ascii="Arial" w:hAnsi="Arial" w:cs="Arial"/>
        </w:rPr>
        <w:fldChar w:fldCharType="end"/>
      </w:r>
      <w:r w:rsidR="002B068A">
        <w:rPr>
          <w:rFonts w:ascii="Arial" w:hAnsi="Arial" w:cs="Arial"/>
        </w:rPr>
        <w:t>,</w:t>
      </w:r>
      <w:r w:rsidRPr="00BF0371">
        <w:rPr>
          <w:rFonts w:ascii="Arial" w:hAnsi="Arial" w:cs="Arial"/>
        </w:rPr>
        <w:t xml:space="preserve"> </w:t>
      </w:r>
      <w:r w:rsidR="002B068A">
        <w:rPr>
          <w:rFonts w:ascii="Arial" w:hAnsi="Arial" w:cs="Arial"/>
        </w:rPr>
        <w:t>d</w:t>
      </w:r>
      <w:r w:rsidRPr="00BF0371">
        <w:rPr>
          <w:rFonts w:ascii="Arial" w:hAnsi="Arial" w:cs="Arial"/>
        </w:rPr>
        <w:t>ividing leadership into two aspects: as a process and an attribute. As a process, leadership focuses on the leader's actions in motivating employees; Meanwhile, as an attribute, leadership reflects the personal qualities of the leader who are trusted by subordinates.</w:t>
      </w:r>
    </w:p>
    <w:p w14:paraId="217DB472" w14:textId="786CD760" w:rsidR="00A01AB5" w:rsidRPr="00CD56E8" w:rsidRDefault="002B068A" w:rsidP="00A01AB5">
      <w:pPr>
        <w:pStyle w:val="Body"/>
        <w:rPr>
          <w:rFonts w:ascii="Arial" w:hAnsi="Arial" w:cs="Arial"/>
          <w:lang w:val="en-ID"/>
        </w:rPr>
      </w:pPr>
      <w:proofErr w:type="spellStart"/>
      <w:r w:rsidRPr="002B068A">
        <w:rPr>
          <w:rFonts w:ascii="Arial" w:hAnsi="Arial" w:cs="Arial"/>
        </w:rPr>
        <w:t>Aguinis</w:t>
      </w:r>
      <w:proofErr w:type="spellEnd"/>
      <w:r>
        <w:rPr>
          <w:rFonts w:ascii="Arial" w:hAnsi="Arial" w:cs="Arial"/>
        </w:rPr>
        <w:t xml:space="preserve"> (</w:t>
      </w:r>
      <w:r w:rsidRPr="002B068A">
        <w:rPr>
          <w:rFonts w:ascii="Arial" w:hAnsi="Arial" w:cs="Arial"/>
        </w:rPr>
        <w:t>2023)</w:t>
      </w:r>
      <w:r>
        <w:rPr>
          <w:rFonts w:ascii="Arial" w:hAnsi="Arial" w:cs="Arial"/>
        </w:rPr>
        <w:t xml:space="preserve"> c</w:t>
      </w:r>
      <w:r w:rsidR="00A01AB5" w:rsidRPr="00BF0371">
        <w:rPr>
          <w:rFonts w:ascii="Arial" w:hAnsi="Arial" w:cs="Arial"/>
        </w:rPr>
        <w:t>alling leadership the essence of management, where leadership style determines the quality of coordination and productivity of subordinates. This is in accordance with the conditions in DPKP3, where leaders must be able to direct employees so that work achievements that had declined can return optimally.</w:t>
      </w:r>
    </w:p>
    <w:p w14:paraId="6E8036C7" w14:textId="52A1DF80" w:rsidR="00A01AB5" w:rsidRPr="00CD56E8" w:rsidRDefault="00A01AB5" w:rsidP="00A01AB5">
      <w:pPr>
        <w:pStyle w:val="Body"/>
        <w:rPr>
          <w:rFonts w:ascii="Arial" w:hAnsi="Arial" w:cs="Arial"/>
          <w:lang w:val="en-ID"/>
        </w:rPr>
      </w:pPr>
      <w:r>
        <w:rPr>
          <w:rFonts w:ascii="Arial" w:hAnsi="Arial" w:cs="Arial"/>
        </w:rPr>
        <w:fldChar w:fldCharType="begin" w:fldLock="1"/>
      </w:r>
      <w:r w:rsidR="00F977F4">
        <w:rPr>
          <w:rFonts w:ascii="Arial" w:hAnsi="Arial" w:cs="Arial"/>
        </w:rPr>
        <w:instrText>ADDIN CSL_CITATION {"citationItems":[{"id":"ITEM-1","itemData":{"ISSN":"2774-2245","author":[{"dropping-particle":"","family":"Praditya","given":"Rayyan Aqila","non-dropping-particle":"","parse-names":false,"suffix":""},{"dropping-particle":"","family":"Prayuda","given":"Rafie Zaidan","non-dropping-particle":"","parse-names":false,"suffix":""},{"dropping-particle":"","family":"PURWANTO","given":"AGUS","non-dropping-particle":"","parse-names":false,"suffix":""}],"container-title":"International Journal of Social, Policy and Law","id":"ITEM-1","issue":"4","issued":{"date-parts":[["2025"]]},"page":"1-14","title":"Korelasi kepuasan kerja dan kepemimpinan terhadap kinerja karyawan di UKM","type":"article-journal","volume":"6"},"uris":["http://www.mendeley.com/documents/?uuid=bd7195a1-0efe-4973-9b7e-60a657498330","http://www.mendeley.com/documents/?uuid=9c0fc97f-fe26-4e9d-afa3-549914e2861e"]}],"mendeley":{"formattedCitation":"(Praditya et al., 2025)","manualFormatting":"Praditya et al. (2025)","plainTextFormattedCitation":"(Praditya et al., 2025)","previouslyFormattedCitation":"(Praditya et al., 2025)"},"properties":{"noteIndex":0},"schema":"https://github.com/citation-style-language/schema/raw/master/csl-citation.json"}</w:instrText>
      </w:r>
      <w:r>
        <w:rPr>
          <w:rFonts w:ascii="Arial" w:hAnsi="Arial" w:cs="Arial"/>
        </w:rPr>
        <w:fldChar w:fldCharType="separate"/>
      </w:r>
      <w:r w:rsidRPr="00D83F1D">
        <w:rPr>
          <w:rFonts w:ascii="Arial" w:hAnsi="Arial" w:cs="Arial"/>
          <w:noProof/>
        </w:rPr>
        <w:t>Praditya et al.</w:t>
      </w:r>
      <w:r w:rsidR="00F977F4">
        <w:rPr>
          <w:rFonts w:ascii="Arial" w:hAnsi="Arial" w:cs="Arial"/>
          <w:noProof/>
        </w:rPr>
        <w:t xml:space="preserve"> (</w:t>
      </w:r>
      <w:r w:rsidRPr="00D83F1D">
        <w:rPr>
          <w:rFonts w:ascii="Arial" w:hAnsi="Arial" w:cs="Arial"/>
          <w:noProof/>
        </w:rPr>
        <w:t>2025)</w:t>
      </w:r>
      <w:r>
        <w:rPr>
          <w:rFonts w:ascii="Arial" w:hAnsi="Arial" w:cs="Arial"/>
        </w:rPr>
        <w:fldChar w:fldCharType="end"/>
      </w:r>
      <w:r w:rsidRPr="00BF0371">
        <w:rPr>
          <w:rFonts w:ascii="Arial" w:hAnsi="Arial" w:cs="Arial"/>
        </w:rPr>
        <w:t xml:space="preserve"> emphasizing four indicators of effective leadership, namely fairness, support for goal achievement, creation of a sense of security, and respect for subordinates. This indicator is important to be applied in the DPKP3 environment so that employees feel valued and motivated to work better.</w:t>
      </w:r>
    </w:p>
    <w:p w14:paraId="47C2676E" w14:textId="4C7F1D2E" w:rsidR="00A01AB5" w:rsidRPr="00CD56E8" w:rsidRDefault="00A01AB5" w:rsidP="00A01AB5">
      <w:pPr>
        <w:pStyle w:val="Body"/>
        <w:rPr>
          <w:rFonts w:ascii="Arial" w:hAnsi="Arial" w:cs="Arial"/>
          <w:lang w:val="en-ID"/>
        </w:rPr>
      </w:pPr>
      <w:r w:rsidRPr="00BF0371">
        <w:rPr>
          <w:rFonts w:ascii="Arial" w:hAnsi="Arial" w:cs="Arial"/>
        </w:rPr>
        <w:t xml:space="preserve">According to </w:t>
      </w:r>
      <w:r>
        <w:rPr>
          <w:rFonts w:ascii="Arial" w:hAnsi="Arial" w:cs="Arial"/>
        </w:rPr>
        <w:fldChar w:fldCharType="begin" w:fldLock="1"/>
      </w:r>
      <w:r w:rsidR="00F977F4">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http://www.mendeley.com/documents/?uuid=a9313e3f-27a6-4d38-8dd0-20b6098e3bf7"]}],"mendeley":{"formattedCitation":"(Gumilar, 2023)","manualFormatting":"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D83F1D">
        <w:rPr>
          <w:rFonts w:ascii="Arial" w:hAnsi="Arial" w:cs="Arial"/>
          <w:noProof/>
        </w:rPr>
        <w:t>Gumilar</w:t>
      </w:r>
      <w:r w:rsidR="00F977F4">
        <w:rPr>
          <w:rFonts w:ascii="Arial" w:hAnsi="Arial" w:cs="Arial"/>
          <w:noProof/>
        </w:rPr>
        <w:t xml:space="preserve"> (</w:t>
      </w:r>
      <w:r w:rsidRPr="00D83F1D">
        <w:rPr>
          <w:rFonts w:ascii="Arial" w:hAnsi="Arial" w:cs="Arial"/>
          <w:noProof/>
        </w:rPr>
        <w:t>2023)</w:t>
      </w:r>
      <w:r>
        <w:rPr>
          <w:rFonts w:ascii="Arial" w:hAnsi="Arial" w:cs="Arial"/>
        </w:rPr>
        <w:fldChar w:fldCharType="end"/>
      </w:r>
      <w:r w:rsidRPr="00BF0371">
        <w:rPr>
          <w:rFonts w:ascii="Arial" w:hAnsi="Arial" w:cs="Arial"/>
        </w:rPr>
        <w:t>, good leadership is not just about giving instructions, but involving all levels of the organization to achieve a common goal. Thus, DPKP3 leaders need to foster the active participation of employees in every agricultural development and food security program.</w:t>
      </w:r>
    </w:p>
    <w:p w14:paraId="0806B99C" w14:textId="267F95D7" w:rsidR="00A01AB5" w:rsidRPr="00CD56E8" w:rsidRDefault="00A01AB5" w:rsidP="00A01AB5">
      <w:pPr>
        <w:pStyle w:val="Body"/>
        <w:rPr>
          <w:rFonts w:ascii="Arial" w:hAnsi="Arial" w:cs="Arial"/>
          <w:lang w:val="en-ID"/>
        </w:rPr>
      </w:pPr>
      <w:r w:rsidRPr="00BF0371">
        <w:rPr>
          <w:rFonts w:ascii="Arial" w:hAnsi="Arial" w:cs="Arial"/>
        </w:rPr>
        <w:t xml:space="preserve">Research </w:t>
      </w:r>
      <w:r>
        <w:rPr>
          <w:rFonts w:ascii="Arial" w:hAnsi="Arial" w:cs="Arial"/>
        </w:rPr>
        <w:fldChar w:fldCharType="begin" w:fldLock="1"/>
      </w:r>
      <w:r w:rsidR="00F977F4">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http://www.mendeley.com/documents/?uuid=708f318a-dc22-4fce-99c1-485a86c30d72"]}],"mendeley":{"formattedCitation":"(Rivai, 2020)","manualFormatting":"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1114A1">
        <w:rPr>
          <w:rFonts w:ascii="Arial" w:hAnsi="Arial" w:cs="Arial"/>
          <w:noProof/>
        </w:rPr>
        <w:t>Rivai</w:t>
      </w:r>
      <w:r w:rsidR="00F977F4">
        <w:rPr>
          <w:rFonts w:ascii="Arial" w:hAnsi="Arial" w:cs="Arial"/>
          <w:noProof/>
        </w:rPr>
        <w:t xml:space="preserve"> (</w:t>
      </w:r>
      <w:r w:rsidRPr="001114A1">
        <w:rPr>
          <w:rFonts w:ascii="Arial" w:hAnsi="Arial" w:cs="Arial"/>
          <w:noProof/>
        </w:rPr>
        <w:t>2020)</w:t>
      </w:r>
      <w:r>
        <w:rPr>
          <w:rFonts w:ascii="Arial" w:hAnsi="Arial" w:cs="Arial"/>
        </w:rPr>
        <w:fldChar w:fldCharType="end"/>
      </w:r>
      <w:r w:rsidRPr="00BF0371">
        <w:rPr>
          <w:rFonts w:ascii="Arial" w:hAnsi="Arial" w:cs="Arial"/>
        </w:rPr>
        <w:t xml:space="preserve"> emphasizing that leadership has a positive relationship with employee performance. The better the quality of communication and support of the leader, the higher the performance shown by the subordinates. This is important considering the decline in performance indicators in DPKP3 over the past two years</w:t>
      </w:r>
    </w:p>
    <w:p w14:paraId="050B5690" w14:textId="4C342FBE" w:rsidR="00A01AB5" w:rsidRPr="00CD56E8" w:rsidRDefault="00A01AB5" w:rsidP="00A01AB5">
      <w:pPr>
        <w:pStyle w:val="Body"/>
        <w:rPr>
          <w:rFonts w:ascii="Arial" w:hAnsi="Arial" w:cs="Arial"/>
          <w:lang w:val="en-ID"/>
        </w:rPr>
      </w:pPr>
      <w:r w:rsidRPr="00BF0371">
        <w:rPr>
          <w:rFonts w:ascii="Arial" w:hAnsi="Arial" w:cs="Arial"/>
        </w:rPr>
        <w:t>The purpose of the study was to analyze the influence of these three factors on the performance of DPKP3 employees of Dairi Regency. Practically, this research is expected to provide recommendations for local governments in increasing organizational effectiveness through improving motivation, controlling money orientation, and improving leadership quality</w:t>
      </w:r>
      <w:r w:rsidR="005D7B3D">
        <w:rPr>
          <w:rFonts w:ascii="Arial" w:hAnsi="Arial" w:cs="Arial"/>
        </w:rPr>
        <w:t xml:space="preserve"> </w:t>
      </w:r>
      <w:r w:rsidR="005D7B3D" w:rsidRPr="005D7B3D">
        <w:rPr>
          <w:rFonts w:ascii="Arial" w:hAnsi="Arial" w:cs="Arial"/>
        </w:rPr>
        <w:t>(</w:t>
      </w:r>
      <w:proofErr w:type="spellStart"/>
      <w:r w:rsidR="005D7B3D" w:rsidRPr="005D7B3D">
        <w:rPr>
          <w:rFonts w:ascii="Arial" w:hAnsi="Arial" w:cs="Arial"/>
        </w:rPr>
        <w:t>Anderfuhren-Biget</w:t>
      </w:r>
      <w:proofErr w:type="spellEnd"/>
      <w:r w:rsidR="005D7B3D" w:rsidRPr="005D7B3D">
        <w:rPr>
          <w:rFonts w:ascii="Arial" w:hAnsi="Arial" w:cs="Arial"/>
        </w:rPr>
        <w:t xml:space="preserve"> et al., 2010)</w:t>
      </w:r>
      <w:r w:rsidRPr="00BF0371">
        <w:rPr>
          <w:rFonts w:ascii="Arial" w:hAnsi="Arial" w:cs="Arial"/>
        </w:rPr>
        <w:t>.</w:t>
      </w:r>
    </w:p>
    <w:p w14:paraId="1F049154" w14:textId="77777777" w:rsidR="00A01AB5" w:rsidRPr="00CD56E8" w:rsidRDefault="00A01AB5" w:rsidP="00A01AB5">
      <w:pPr>
        <w:pStyle w:val="Body"/>
        <w:rPr>
          <w:rFonts w:ascii="Arial" w:hAnsi="Arial" w:cs="Arial"/>
          <w:lang w:val="en-ID"/>
        </w:rPr>
      </w:pPr>
      <w:r w:rsidRPr="00BF0371">
        <w:rPr>
          <w:rFonts w:ascii="Arial" w:hAnsi="Arial" w:cs="Arial"/>
        </w:rPr>
        <w:t>This research also has an academic contribution by enriching the literature on human resource management in the public sector. Focusing on DPKP3 of Dairi Regency, this study provides an empirical picture of how motivation, financial orientation, and leadership affect performance at the local level.</w:t>
      </w:r>
    </w:p>
    <w:p w14:paraId="0D481424" w14:textId="77777777" w:rsidR="00A01AB5" w:rsidRPr="00CD56E8" w:rsidRDefault="00A01AB5" w:rsidP="00A01AB5">
      <w:pPr>
        <w:pStyle w:val="Body"/>
        <w:rPr>
          <w:rFonts w:ascii="Arial" w:hAnsi="Arial" w:cs="Arial"/>
          <w:lang w:val="en-ID"/>
        </w:rPr>
      </w:pPr>
      <w:r w:rsidRPr="00BF0371">
        <w:rPr>
          <w:rFonts w:ascii="Arial" w:hAnsi="Arial" w:cs="Arial"/>
        </w:rPr>
        <w:t>Thus, this introduction emphasizes the urgency of research on employee performance determinants through the analysis of PSM, Love of Money, and leadership. The decline in Dairi's DPKP3 performance achievements in 2023–2024 is clear evidence of the need for research-based solutions. Therefore, this study is expected to be able to make a theoretical and practical contribution to the development of public sector management.</w:t>
      </w:r>
    </w:p>
    <w:p w14:paraId="21396DA4" w14:textId="716D53A2" w:rsidR="00A01AB5" w:rsidRDefault="00A01AB5" w:rsidP="00A01AB5">
      <w:pPr>
        <w:pStyle w:val="AbstHead"/>
        <w:spacing w:after="0"/>
        <w:jc w:val="both"/>
        <w:rPr>
          <w:rFonts w:ascii="Arial" w:hAnsi="Arial" w:cs="Arial"/>
        </w:rPr>
      </w:pPr>
      <w:r>
        <w:rPr>
          <w:rFonts w:ascii="Arial" w:hAnsi="Arial" w:cs="Arial"/>
        </w:rPr>
        <w:t xml:space="preserve">2. material and methods </w:t>
      </w:r>
    </w:p>
    <w:p w14:paraId="332FE7C6" w14:textId="77777777" w:rsidR="00A01AB5" w:rsidRPr="00FB3A86" w:rsidRDefault="00A01AB5" w:rsidP="00A01AB5">
      <w:pPr>
        <w:pStyle w:val="AbstHead"/>
        <w:spacing w:after="0"/>
        <w:jc w:val="both"/>
        <w:rPr>
          <w:rFonts w:ascii="Arial" w:hAnsi="Arial" w:cs="Arial"/>
        </w:rPr>
      </w:pPr>
    </w:p>
    <w:p w14:paraId="4FDB5D70" w14:textId="77777777" w:rsidR="00A01AB5" w:rsidRDefault="00A01AB5" w:rsidP="00A01AB5">
      <w:pPr>
        <w:pStyle w:val="Body"/>
        <w:rPr>
          <w:rFonts w:ascii="Arial" w:hAnsi="Arial" w:cs="Arial"/>
          <w:b/>
          <w:bCs/>
          <w:lang w:val="en-ID"/>
        </w:rPr>
      </w:pPr>
      <w:r>
        <w:rPr>
          <w:rFonts w:ascii="Arial" w:hAnsi="Arial" w:cs="Arial"/>
          <w:b/>
          <w:bCs/>
        </w:rPr>
        <w:t>2.1Types of Research</w:t>
      </w:r>
    </w:p>
    <w:p w14:paraId="2D9C689B" w14:textId="77777777" w:rsidR="00A01AB5" w:rsidRPr="00BF0371" w:rsidRDefault="00A01AB5" w:rsidP="00A01AB5">
      <w:pPr>
        <w:pStyle w:val="Body"/>
        <w:rPr>
          <w:rFonts w:ascii="Arial" w:hAnsi="Arial" w:cs="Arial"/>
          <w:lang w:val="en-ID"/>
        </w:rPr>
      </w:pPr>
      <w:r w:rsidRPr="00BF0371">
        <w:rPr>
          <w:rFonts w:ascii="Arial" w:hAnsi="Arial" w:cs="Arial"/>
        </w:rPr>
        <w:t xml:space="preserve">This study is quantitative with an explanatory approach (explanation/hypothesis testing) — which aims to explain and test the influence of Public Service Motivation (PSM), Love of Money, and Leadership on Employee Performance at the Dairi Regency Agriculture, Food Security, and Fisheries Service (DPKP3) in the requested research time span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1114A1">
        <w:rPr>
          <w:rFonts w:ascii="Arial" w:hAnsi="Arial" w:cs="Arial"/>
          <w:noProof/>
        </w:rPr>
        <w:t>(Sari et al., 2022)</w:t>
      </w:r>
      <w:r>
        <w:rPr>
          <w:rFonts w:ascii="Arial" w:hAnsi="Arial" w:cs="Arial"/>
        </w:rPr>
        <w:fldChar w:fldCharType="end"/>
      </w:r>
      <w:r w:rsidRPr="00BF0371">
        <w:rPr>
          <w:rFonts w:ascii="Arial" w:hAnsi="Arial" w:cs="Arial"/>
        </w:rPr>
        <w:t>.</w:t>
      </w:r>
    </w:p>
    <w:p w14:paraId="6465D0C2" w14:textId="77777777" w:rsidR="00A01AB5" w:rsidRDefault="00A01AB5" w:rsidP="00A01AB5">
      <w:pPr>
        <w:pStyle w:val="Body"/>
        <w:rPr>
          <w:rFonts w:ascii="Arial" w:hAnsi="Arial" w:cs="Arial"/>
          <w:lang w:val="en-ID"/>
        </w:rPr>
      </w:pPr>
      <w:r>
        <w:rPr>
          <w:rFonts w:ascii="Arial" w:hAnsi="Arial" w:cs="Arial"/>
          <w:b/>
          <w:bCs/>
        </w:rPr>
        <w:t>2.2 Research Design</w:t>
      </w:r>
    </w:p>
    <w:p w14:paraId="31068323" w14:textId="77777777" w:rsidR="00A01AB5" w:rsidRDefault="00A01AB5" w:rsidP="00A01AB5">
      <w:pPr>
        <w:pStyle w:val="Body"/>
        <w:rPr>
          <w:rFonts w:ascii="Arial" w:hAnsi="Arial" w:cs="Arial"/>
        </w:rPr>
      </w:pPr>
      <w:r w:rsidRPr="00BF0371">
        <w:rPr>
          <w:rFonts w:ascii="Arial" w:hAnsi="Arial" w:cs="Arial"/>
        </w:rPr>
        <w:t>The design used was a cross-sectional survey; Data collection was carried out once during the research period (February — April 2025) through a questionnaire distributed to the entire sample population. The analysis focused on the relationship of independent variables (PSM, Love of Money, Leadership) to dependent variables (Employee Performance) partially and simultaneously using multiple linear regression analysis.</w:t>
      </w:r>
    </w:p>
    <w:p w14:paraId="61E19554" w14:textId="77777777" w:rsidR="00A01AB5" w:rsidRPr="00BF0371" w:rsidRDefault="00A01AB5" w:rsidP="00A01AB5">
      <w:pPr>
        <w:pStyle w:val="Body"/>
        <w:rPr>
          <w:rFonts w:ascii="Arial" w:hAnsi="Arial" w:cs="Arial"/>
          <w:lang w:val="en-ID"/>
        </w:rPr>
      </w:pPr>
    </w:p>
    <w:p w14:paraId="262A9986" w14:textId="77777777" w:rsidR="00A01AB5" w:rsidRPr="00BF0371" w:rsidRDefault="00A01AB5" w:rsidP="00A01AB5">
      <w:pPr>
        <w:pStyle w:val="Body"/>
        <w:rPr>
          <w:rFonts w:ascii="Arial" w:hAnsi="Arial" w:cs="Arial"/>
          <w:b/>
          <w:bCs/>
          <w:lang w:val="en-ID"/>
        </w:rPr>
      </w:pPr>
      <w:r>
        <w:rPr>
          <w:rFonts w:ascii="Arial" w:hAnsi="Arial" w:cs="Arial"/>
          <w:b/>
          <w:bCs/>
        </w:rPr>
        <w:t>2.3 Research Location and Time</w:t>
      </w:r>
    </w:p>
    <w:p w14:paraId="4B5073A2" w14:textId="77777777" w:rsidR="00A01AB5" w:rsidRPr="00CD56E8" w:rsidRDefault="00A01AB5" w:rsidP="00A01AB5">
      <w:pPr>
        <w:pStyle w:val="Body"/>
        <w:numPr>
          <w:ilvl w:val="0"/>
          <w:numId w:val="1"/>
        </w:numPr>
        <w:rPr>
          <w:rFonts w:ascii="Arial" w:hAnsi="Arial" w:cs="Arial"/>
          <w:lang w:val="en-ID"/>
        </w:rPr>
      </w:pPr>
      <w:r w:rsidRPr="00BF0371">
        <w:rPr>
          <w:rFonts w:ascii="Arial" w:hAnsi="Arial" w:cs="Arial"/>
        </w:rPr>
        <w:t>Location: Dairi Regency Agriculture, Food Security, and Fisheries Office (DPKP3).</w:t>
      </w:r>
    </w:p>
    <w:p w14:paraId="6870F267" w14:textId="77777777" w:rsidR="00A01AB5" w:rsidRPr="00BF0371" w:rsidRDefault="00A01AB5" w:rsidP="00A01AB5">
      <w:pPr>
        <w:pStyle w:val="Body"/>
        <w:numPr>
          <w:ilvl w:val="0"/>
          <w:numId w:val="1"/>
        </w:numPr>
        <w:rPr>
          <w:rFonts w:ascii="Arial" w:hAnsi="Arial" w:cs="Arial"/>
          <w:lang w:val="en-ID"/>
        </w:rPr>
      </w:pPr>
      <w:r w:rsidRPr="00BF0371">
        <w:rPr>
          <w:rFonts w:ascii="Arial" w:hAnsi="Arial" w:cs="Arial"/>
        </w:rPr>
        <w:t>Research period: February 1, 2025 — April 30, 2025 (schedule details are in the timeline section below).</w:t>
      </w:r>
    </w:p>
    <w:p w14:paraId="5010507A" w14:textId="77777777" w:rsidR="00A01AB5" w:rsidRPr="00BF0371" w:rsidRDefault="00A01AB5" w:rsidP="00A01AB5">
      <w:pPr>
        <w:pStyle w:val="Body"/>
        <w:rPr>
          <w:rFonts w:ascii="Arial" w:hAnsi="Arial" w:cs="Arial"/>
          <w:b/>
          <w:bCs/>
          <w:lang w:val="en-ID"/>
        </w:rPr>
      </w:pPr>
      <w:r>
        <w:rPr>
          <w:rFonts w:ascii="Arial" w:hAnsi="Arial" w:cs="Arial"/>
          <w:b/>
          <w:bCs/>
        </w:rPr>
        <w:t>2.4 Population and Sample</w:t>
      </w:r>
    </w:p>
    <w:p w14:paraId="1CEC4A37" w14:textId="77777777" w:rsidR="00A01AB5" w:rsidRPr="00BF0371" w:rsidRDefault="00A01AB5" w:rsidP="00A01AB5">
      <w:pPr>
        <w:pStyle w:val="Body"/>
        <w:numPr>
          <w:ilvl w:val="0"/>
          <w:numId w:val="2"/>
        </w:numPr>
        <w:rPr>
          <w:rFonts w:ascii="Arial" w:hAnsi="Arial" w:cs="Arial"/>
          <w:lang w:val="en-ID"/>
        </w:rPr>
      </w:pPr>
      <w:r w:rsidRPr="00BF0371">
        <w:rPr>
          <w:rFonts w:ascii="Arial" w:hAnsi="Arial" w:cs="Arial"/>
        </w:rPr>
        <w:t>Population: All employees who were actively serving at DPKP3 Dairi Regency during the research period.</w:t>
      </w:r>
    </w:p>
    <w:p w14:paraId="2FE7D70E" w14:textId="77777777" w:rsidR="00A01AB5" w:rsidRPr="00CD56E8" w:rsidRDefault="00A01AB5" w:rsidP="00A01AB5">
      <w:pPr>
        <w:pStyle w:val="Body"/>
        <w:numPr>
          <w:ilvl w:val="0"/>
          <w:numId w:val="2"/>
        </w:numPr>
        <w:rPr>
          <w:rFonts w:ascii="Arial" w:hAnsi="Arial" w:cs="Arial"/>
          <w:lang w:val="en-ID"/>
        </w:rPr>
      </w:pPr>
      <w:r w:rsidRPr="00BF0371">
        <w:rPr>
          <w:rFonts w:ascii="Arial" w:hAnsi="Arial" w:cs="Arial"/>
        </w:rPr>
        <w:t>Sampling technique: Total sampling (census taking all members of the population who meet the criteria).</w:t>
      </w:r>
    </w:p>
    <w:p w14:paraId="6C31FAF7" w14:textId="77777777" w:rsidR="00A01AB5" w:rsidRPr="00BF0371" w:rsidRDefault="00A01AB5" w:rsidP="00A01AB5">
      <w:pPr>
        <w:pStyle w:val="Body"/>
        <w:numPr>
          <w:ilvl w:val="0"/>
          <w:numId w:val="2"/>
        </w:numPr>
        <w:rPr>
          <w:rFonts w:ascii="Arial" w:hAnsi="Arial" w:cs="Arial"/>
          <w:lang w:val="en-ID"/>
        </w:rPr>
      </w:pPr>
      <w:r w:rsidRPr="00BF0371">
        <w:rPr>
          <w:rFonts w:ascii="Arial" w:hAnsi="Arial" w:cs="Arial"/>
        </w:rPr>
        <w:t>Number of samples: 93 people (according to population and demand data).</w:t>
      </w:r>
    </w:p>
    <w:p w14:paraId="5475CF7D" w14:textId="77777777" w:rsidR="00A01AB5" w:rsidRPr="00BF0371" w:rsidRDefault="00A01AB5" w:rsidP="00A01AB5">
      <w:pPr>
        <w:pStyle w:val="Body"/>
        <w:rPr>
          <w:rFonts w:ascii="Arial" w:hAnsi="Arial" w:cs="Arial"/>
          <w:b/>
          <w:bCs/>
          <w:lang w:val="en-ID"/>
        </w:rPr>
      </w:pPr>
      <w:r>
        <w:rPr>
          <w:rFonts w:ascii="Arial" w:hAnsi="Arial" w:cs="Arial"/>
          <w:b/>
          <w:bCs/>
        </w:rPr>
        <w:t>2.4 Data collection techniques</w:t>
      </w:r>
    </w:p>
    <w:p w14:paraId="46A5CEB1" w14:textId="77777777" w:rsidR="00A01AB5" w:rsidRPr="00BF0371" w:rsidRDefault="00A01AB5" w:rsidP="00A01AB5">
      <w:pPr>
        <w:pStyle w:val="Body"/>
        <w:numPr>
          <w:ilvl w:val="0"/>
          <w:numId w:val="3"/>
        </w:numPr>
        <w:rPr>
          <w:rFonts w:ascii="Arial" w:hAnsi="Arial" w:cs="Arial"/>
          <w:lang w:val="en-ID"/>
        </w:rPr>
      </w:pPr>
      <w:r w:rsidRPr="00BF0371">
        <w:rPr>
          <w:rFonts w:ascii="Arial" w:hAnsi="Arial" w:cs="Arial"/>
          <w:b/>
          <w:bCs/>
        </w:rPr>
        <w:t>Structured</w:t>
      </w:r>
      <w:r w:rsidRPr="00BF0371">
        <w:rPr>
          <w:rFonts w:ascii="Arial" w:hAnsi="Arial" w:cs="Arial"/>
        </w:rPr>
        <w:t xml:space="preserve"> questionnaire (primary)</w:t>
      </w:r>
    </w:p>
    <w:p w14:paraId="61F745CC" w14:textId="77777777" w:rsidR="00A01AB5" w:rsidRPr="00CD56E8" w:rsidRDefault="00A01AB5" w:rsidP="00A01AB5">
      <w:pPr>
        <w:pStyle w:val="Body"/>
        <w:numPr>
          <w:ilvl w:val="1"/>
          <w:numId w:val="3"/>
        </w:numPr>
        <w:rPr>
          <w:rFonts w:ascii="Arial" w:hAnsi="Arial" w:cs="Arial"/>
          <w:lang w:val="en-ID"/>
        </w:rPr>
      </w:pPr>
      <w:r w:rsidRPr="00BF0371">
        <w:rPr>
          <w:rFonts w:ascii="Arial" w:hAnsi="Arial" w:cs="Arial"/>
        </w:rPr>
        <w:t>Likert scale of 1–5 (1 = strongly disagree until 5 = strongly agree).</w:t>
      </w:r>
    </w:p>
    <w:p w14:paraId="663D99B8" w14:textId="77777777" w:rsidR="00A01AB5" w:rsidRPr="00BF0371" w:rsidRDefault="00A01AB5" w:rsidP="00A01AB5">
      <w:pPr>
        <w:pStyle w:val="Body"/>
        <w:numPr>
          <w:ilvl w:val="1"/>
          <w:numId w:val="3"/>
        </w:numPr>
        <w:rPr>
          <w:rFonts w:ascii="Arial" w:hAnsi="Arial" w:cs="Arial"/>
          <w:lang w:val="en-ID"/>
        </w:rPr>
      </w:pPr>
      <w:r w:rsidRPr="00BF0371">
        <w:rPr>
          <w:rFonts w:ascii="Arial" w:hAnsi="Arial" w:cs="Arial"/>
        </w:rPr>
        <w:t>Instruments:</w:t>
      </w:r>
    </w:p>
    <w:p w14:paraId="643F1649"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Public Service Motivation (PSM): items and dimensions refer to PSM literature (e.g. Perry &amp; Wise; dimensions: attraction to public policy, commitment to public interest, compassion, self-sacrifice) — adjusted and translated as necessary.</w:t>
      </w:r>
    </w:p>
    <w:p w14:paraId="6346E4AE" w14:textId="7BACC1A9" w:rsidR="00A01AB5" w:rsidRPr="00BF0371" w:rsidRDefault="00A01AB5" w:rsidP="00A01AB5">
      <w:pPr>
        <w:pStyle w:val="Body"/>
        <w:numPr>
          <w:ilvl w:val="2"/>
          <w:numId w:val="3"/>
        </w:numPr>
        <w:rPr>
          <w:rFonts w:ascii="Arial" w:hAnsi="Arial" w:cs="Arial"/>
          <w:lang w:val="en-ID"/>
        </w:rPr>
      </w:pPr>
      <w:r w:rsidRPr="00BF0371">
        <w:rPr>
          <w:rFonts w:ascii="Arial" w:hAnsi="Arial" w:cs="Arial"/>
        </w:rPr>
        <w:t>Love of Money: using the construct of the Money Ethic Scale / indicator based on Tang et al. (motivators, importance of money, richness, etc.) which is abbreviated as needed</w:t>
      </w:r>
      <w:r w:rsidR="00EA4823">
        <w:rPr>
          <w:rFonts w:ascii="Arial" w:hAnsi="Arial" w:cs="Arial"/>
        </w:rPr>
        <w:t xml:space="preserve"> </w:t>
      </w:r>
      <w:r w:rsidR="00EA4823" w:rsidRPr="00EA4823">
        <w:rPr>
          <w:rFonts w:ascii="Arial" w:hAnsi="Arial" w:cs="Arial"/>
        </w:rPr>
        <w:t>(Li</w:t>
      </w:r>
      <w:r w:rsidR="00EA4823" w:rsidRPr="00EA4823">
        <w:rPr>
          <w:rFonts w:ascii="Cambria Math" w:hAnsi="Cambria Math" w:cs="Cambria Math"/>
        </w:rPr>
        <w:t>‐</w:t>
      </w:r>
      <w:r w:rsidR="00EA4823" w:rsidRPr="00EA4823">
        <w:rPr>
          <w:rFonts w:ascii="Arial" w:hAnsi="Arial" w:cs="Arial"/>
        </w:rPr>
        <w:t>Ping Tang et al., 2004</w:t>
      </w:r>
      <w:r w:rsidR="00EA4823">
        <w:rPr>
          <w:rFonts w:ascii="Arial" w:hAnsi="Arial" w:cs="Arial"/>
        </w:rPr>
        <w:t xml:space="preserve">; </w:t>
      </w:r>
      <w:r w:rsidR="00EA4823" w:rsidRPr="00EA4823">
        <w:rPr>
          <w:rFonts w:ascii="Arial" w:hAnsi="Arial" w:cs="Arial"/>
        </w:rPr>
        <w:t>Li</w:t>
      </w:r>
      <w:r w:rsidR="00EA4823" w:rsidRPr="00EA4823">
        <w:rPr>
          <w:rFonts w:ascii="Cambria Math" w:hAnsi="Cambria Math" w:cs="Cambria Math"/>
        </w:rPr>
        <w:t>‐</w:t>
      </w:r>
      <w:r w:rsidR="00EA4823" w:rsidRPr="00EA4823">
        <w:rPr>
          <w:rFonts w:ascii="Arial" w:hAnsi="Arial" w:cs="Arial"/>
        </w:rPr>
        <w:t>Ping Tang et al., 2005)</w:t>
      </w:r>
      <w:r w:rsidRPr="00BF0371">
        <w:rPr>
          <w:rFonts w:ascii="Arial" w:hAnsi="Arial" w:cs="Arial"/>
        </w:rPr>
        <w:t>.</w:t>
      </w:r>
    </w:p>
    <w:p w14:paraId="31BFD236"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 xml:space="preserve">Leadership: the leadership scale (indicators: justice, support for goal achievement, sense of security, reward) refers to </w:t>
      </w:r>
      <w:proofErr w:type="spellStart"/>
      <w:r w:rsidRPr="00BF0371">
        <w:rPr>
          <w:rFonts w:ascii="Arial" w:hAnsi="Arial" w:cs="Arial"/>
        </w:rPr>
        <w:t>Hasibuan</w:t>
      </w:r>
      <w:proofErr w:type="spellEnd"/>
      <w:r w:rsidRPr="00BF0371">
        <w:rPr>
          <w:rFonts w:ascii="Arial" w:hAnsi="Arial" w:cs="Arial"/>
        </w:rPr>
        <w:t xml:space="preserve">, </w:t>
      </w:r>
      <w:proofErr w:type="spellStart"/>
      <w:r w:rsidRPr="00BF0371">
        <w:rPr>
          <w:rFonts w:ascii="Arial" w:hAnsi="Arial" w:cs="Arial"/>
        </w:rPr>
        <w:t>Wijayanti</w:t>
      </w:r>
      <w:proofErr w:type="spellEnd"/>
      <w:r w:rsidRPr="00BF0371">
        <w:rPr>
          <w:rFonts w:ascii="Arial" w:hAnsi="Arial" w:cs="Arial"/>
        </w:rPr>
        <w:t>, and related literature.</w:t>
      </w:r>
    </w:p>
    <w:p w14:paraId="26F023C8"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Employee Performance: indicators of quantity, quality, punctuality, attendance, ability to cooperate (refer to the definition of performance in the thesis).</w:t>
      </w:r>
    </w:p>
    <w:p w14:paraId="6599720A" w14:textId="77777777" w:rsidR="00A01AB5" w:rsidRPr="00BF0371" w:rsidRDefault="00A01AB5" w:rsidP="00A01AB5">
      <w:pPr>
        <w:pStyle w:val="Body"/>
        <w:numPr>
          <w:ilvl w:val="0"/>
          <w:numId w:val="3"/>
        </w:numPr>
        <w:rPr>
          <w:rFonts w:ascii="Arial" w:hAnsi="Arial" w:cs="Arial"/>
          <w:lang w:val="en-ID"/>
        </w:rPr>
      </w:pPr>
      <w:r w:rsidRPr="00BF0371">
        <w:rPr>
          <w:rFonts w:ascii="Arial" w:hAnsi="Arial" w:cs="Arial"/>
          <w:b/>
          <w:bCs/>
        </w:rPr>
        <w:t>Secondary documentation</w:t>
      </w:r>
    </w:p>
    <w:p w14:paraId="4AB8E74A" w14:textId="77777777" w:rsidR="00A01AB5" w:rsidRPr="00CD56E8" w:rsidRDefault="00A01AB5" w:rsidP="00A01AB5">
      <w:pPr>
        <w:pStyle w:val="Body"/>
        <w:numPr>
          <w:ilvl w:val="1"/>
          <w:numId w:val="3"/>
        </w:numPr>
        <w:rPr>
          <w:rFonts w:ascii="Arial" w:hAnsi="Arial" w:cs="Arial"/>
          <w:lang w:val="en-ID"/>
        </w:rPr>
      </w:pPr>
      <w:r w:rsidRPr="00BF0371">
        <w:rPr>
          <w:rFonts w:ascii="Arial" w:hAnsi="Arial" w:cs="Arial"/>
        </w:rPr>
        <w:t>LAKIP report 2023–2024, organizational structure, performance achievement data as an empirical (complementary) context.</w:t>
      </w:r>
    </w:p>
    <w:p w14:paraId="328DCCD0" w14:textId="77777777" w:rsidR="00A01AB5" w:rsidRPr="00CD56E8" w:rsidRDefault="00A01AB5" w:rsidP="00A01AB5">
      <w:pPr>
        <w:pStyle w:val="Body"/>
        <w:numPr>
          <w:ilvl w:val="0"/>
          <w:numId w:val="3"/>
        </w:numPr>
        <w:rPr>
          <w:rFonts w:ascii="Arial" w:hAnsi="Arial" w:cs="Arial"/>
          <w:lang w:val="en-ID"/>
        </w:rPr>
      </w:pPr>
      <w:r w:rsidRPr="00BF0371">
        <w:rPr>
          <w:rFonts w:ascii="Arial" w:hAnsi="Arial" w:cs="Arial"/>
          <w:b/>
          <w:bCs/>
        </w:rPr>
        <w:t>Piloting:</w:t>
      </w:r>
      <w:r w:rsidRPr="00BF0371">
        <w:rPr>
          <w:rFonts w:ascii="Arial" w:hAnsi="Arial" w:cs="Arial"/>
        </w:rPr>
        <w:t xml:space="preserve"> a questionnaire is piloted on 10–15 non-sample employees (or a small portion of the population if possible) to check the clarity of the item.</w:t>
      </w:r>
    </w:p>
    <w:p w14:paraId="04F7139E" w14:textId="77777777" w:rsidR="00A01AB5" w:rsidRPr="00CD56E8" w:rsidRDefault="00A01AB5" w:rsidP="00A01AB5">
      <w:pPr>
        <w:pStyle w:val="Body"/>
        <w:ind w:left="720"/>
        <w:rPr>
          <w:rFonts w:ascii="Arial" w:hAnsi="Arial" w:cs="Arial"/>
          <w:lang w:val="en-ID"/>
        </w:rPr>
      </w:pPr>
    </w:p>
    <w:p w14:paraId="15B855E4" w14:textId="77777777" w:rsidR="00A01AB5" w:rsidRPr="00BF0371" w:rsidRDefault="00A01AB5" w:rsidP="00A01AB5">
      <w:pPr>
        <w:pStyle w:val="Body"/>
        <w:rPr>
          <w:rFonts w:ascii="Arial" w:hAnsi="Arial" w:cs="Arial"/>
          <w:b/>
          <w:bCs/>
          <w:lang w:val="en-ID"/>
        </w:rPr>
      </w:pPr>
      <w:r>
        <w:rPr>
          <w:rFonts w:ascii="Arial" w:hAnsi="Arial" w:cs="Arial"/>
          <w:b/>
          <w:bCs/>
        </w:rPr>
        <w:t>2.5 Instrument Validity and Reliability</w:t>
      </w:r>
    </w:p>
    <w:p w14:paraId="5BC3B5DD" w14:textId="77777777" w:rsidR="00A01AB5" w:rsidRPr="00BF0371" w:rsidRDefault="00A01AB5" w:rsidP="00A01AB5">
      <w:pPr>
        <w:pStyle w:val="Body"/>
        <w:numPr>
          <w:ilvl w:val="0"/>
          <w:numId w:val="4"/>
        </w:numPr>
        <w:rPr>
          <w:rFonts w:ascii="Arial" w:hAnsi="Arial" w:cs="Arial"/>
          <w:lang w:val="en-ID"/>
        </w:rPr>
      </w:pPr>
      <w:r w:rsidRPr="00BF0371">
        <w:rPr>
          <w:rFonts w:ascii="Arial" w:hAnsi="Arial" w:cs="Arial"/>
          <w:b/>
          <w:bCs/>
        </w:rPr>
        <w:t xml:space="preserve">Validity Test: </w:t>
      </w:r>
      <w:r w:rsidRPr="00BF0371">
        <w:rPr>
          <w:rFonts w:ascii="Arial" w:hAnsi="Arial" w:cs="Arial"/>
        </w:rPr>
        <w:t>using an item-total correlation test (Pearson correlation) or a constraint test (factor analysis) in statistical software. Items with a correlation value &lt; r table will be revised or deleted.</w:t>
      </w:r>
    </w:p>
    <w:p w14:paraId="7E24B54D" w14:textId="77777777" w:rsidR="00A01AB5" w:rsidRPr="00CD56E8" w:rsidRDefault="00A01AB5" w:rsidP="00A01AB5">
      <w:pPr>
        <w:pStyle w:val="Body"/>
        <w:numPr>
          <w:ilvl w:val="0"/>
          <w:numId w:val="4"/>
        </w:numPr>
        <w:rPr>
          <w:rFonts w:ascii="Arial" w:hAnsi="Arial" w:cs="Arial"/>
          <w:lang w:val="en-ID"/>
        </w:rPr>
      </w:pPr>
      <w:r w:rsidRPr="00BF0371">
        <w:rPr>
          <w:rFonts w:ascii="Arial" w:hAnsi="Arial" w:cs="Arial"/>
          <w:b/>
          <w:bCs/>
        </w:rPr>
        <w:t>Reliability Test:</w:t>
      </w:r>
      <w:r w:rsidRPr="00BF0371">
        <w:rPr>
          <w:rFonts w:ascii="Arial" w:hAnsi="Arial" w:cs="Arial"/>
        </w:rPr>
        <w:t xml:space="preserve"> Cronbach's Alpha; a minimum threshold of α ≥ 0.70 is considered reliable.</w:t>
      </w:r>
    </w:p>
    <w:p w14:paraId="614C38E4" w14:textId="77777777" w:rsidR="00A01AB5" w:rsidRPr="00BF0371" w:rsidRDefault="00A01AB5" w:rsidP="00A01AB5">
      <w:pPr>
        <w:pStyle w:val="Body"/>
        <w:rPr>
          <w:rFonts w:ascii="Arial" w:hAnsi="Arial" w:cs="Arial"/>
          <w:b/>
          <w:bCs/>
          <w:lang w:val="en-ID"/>
        </w:rPr>
      </w:pPr>
      <w:r>
        <w:rPr>
          <w:rFonts w:ascii="Arial" w:hAnsi="Arial" w:cs="Arial"/>
          <w:b/>
          <w:bCs/>
        </w:rPr>
        <w:t>2.6 Data Analysis Techniques</w:t>
      </w:r>
    </w:p>
    <w:p w14:paraId="442F6EA6"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Descriptive statistics: frequency, mean, standard deviation for respondent characteristics and variable scores.</w:t>
      </w:r>
    </w:p>
    <w:p w14:paraId="6AB4BEC1"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Classical assumption tests: normality (Kolmogorov–Smirnov/Shapiro–Wilk), multicollinearity (VIF &amp; tolerance), heteroscedasticity (Breusch–Pagan/graph test), autocorrelation (if relevant for time-series data—for cross-sectional it is usually not necessary).</w:t>
      </w:r>
    </w:p>
    <w:p w14:paraId="3306D3E5" w14:textId="77777777" w:rsidR="00A01AB5" w:rsidRPr="00BF0371" w:rsidRDefault="00A01AB5" w:rsidP="00A01AB5">
      <w:pPr>
        <w:pStyle w:val="Body"/>
        <w:numPr>
          <w:ilvl w:val="0"/>
          <w:numId w:val="5"/>
        </w:numPr>
        <w:rPr>
          <w:rFonts w:ascii="Arial" w:hAnsi="Arial" w:cs="Arial"/>
          <w:lang w:val="en-ID"/>
        </w:rPr>
      </w:pPr>
      <w:r w:rsidRPr="00BF0371">
        <w:rPr>
          <w:rFonts w:ascii="Arial" w:hAnsi="Arial" w:cs="Arial"/>
        </w:rPr>
        <w:t>Inferential analysis:</w:t>
      </w:r>
    </w:p>
    <w:p w14:paraId="27FBD39B" w14:textId="77777777" w:rsidR="00A01AB5" w:rsidRPr="00BF0371" w:rsidRDefault="00A01AB5" w:rsidP="00A01AB5">
      <w:pPr>
        <w:pStyle w:val="Body"/>
        <w:numPr>
          <w:ilvl w:val="1"/>
          <w:numId w:val="5"/>
        </w:numPr>
        <w:rPr>
          <w:rFonts w:ascii="Arial" w:hAnsi="Arial" w:cs="Arial"/>
          <w:lang w:val="en-ID"/>
        </w:rPr>
      </w:pPr>
      <w:r w:rsidRPr="00BF0371">
        <w:rPr>
          <w:rFonts w:ascii="Arial" w:hAnsi="Arial" w:cs="Arial"/>
        </w:rPr>
        <w:t>Multiple linear regression tests to test the influence of PSM, Love of Money, and Leadership on Performance.</w:t>
      </w:r>
    </w:p>
    <w:p w14:paraId="02F1ABDE"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The t-test is for testing the partial influence of each independent variable.</w:t>
      </w:r>
    </w:p>
    <w:p w14:paraId="0C5B0CDD"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F test for simultaneous effect testing.</w:t>
      </w:r>
    </w:p>
    <w:p w14:paraId="1C092A05"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Coefficient of Determination (R²) to determine the contribution of independent variables to performance variation.</w:t>
      </w:r>
    </w:p>
    <w:p w14:paraId="269DC0F9"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Analysis software: SPSS (recommended) or alternatives such as STATA/JASP; if further analysis is needed can use AMOS/SEM.</w:t>
      </w:r>
    </w:p>
    <w:p w14:paraId="0D00DFC6" w14:textId="77777777" w:rsidR="00A01AB5" w:rsidRPr="00BE1E08" w:rsidRDefault="00A01AB5" w:rsidP="00A01AB5">
      <w:pPr>
        <w:pStyle w:val="Head1"/>
        <w:spacing w:after="0"/>
        <w:jc w:val="both"/>
        <w:rPr>
          <w:rFonts w:ascii="Arial" w:hAnsi="Arial" w:cs="Arial"/>
          <w:lang w:val="en-ID"/>
        </w:rPr>
      </w:pPr>
      <w:r w:rsidRPr="00BE1E08">
        <w:rPr>
          <w:rFonts w:ascii="Arial" w:hAnsi="Arial" w:cs="Arial"/>
        </w:rPr>
        <w:t>3. results and discussion</w:t>
      </w:r>
    </w:p>
    <w:p w14:paraId="75955973" w14:textId="77777777" w:rsidR="00A01AB5" w:rsidRPr="0078706B" w:rsidRDefault="00A01AB5" w:rsidP="00A01AB5">
      <w:pPr>
        <w:pStyle w:val="Head1"/>
        <w:spacing w:after="0"/>
        <w:jc w:val="both"/>
        <w:rPr>
          <w:rFonts w:ascii="Arial" w:hAnsi="Arial" w:cs="Arial"/>
          <w:lang w:val="en-ID"/>
        </w:rPr>
      </w:pPr>
      <w:r w:rsidRPr="00BE1E08">
        <w:rPr>
          <w:rFonts w:ascii="Arial" w:hAnsi="Arial" w:cs="Arial"/>
        </w:rPr>
        <w:t>Research Results</w:t>
      </w:r>
    </w:p>
    <w:p w14:paraId="7D9580E7" w14:textId="77777777" w:rsidR="00A01AB5" w:rsidRDefault="00A01AB5" w:rsidP="00A01AB5">
      <w:pPr>
        <w:pStyle w:val="Body"/>
        <w:spacing w:after="0"/>
        <w:rPr>
          <w:rFonts w:ascii="Arial" w:hAnsi="Arial" w:cs="Arial"/>
          <w:b/>
          <w:bCs/>
          <w:lang w:val="en-ID"/>
        </w:rPr>
      </w:pPr>
    </w:p>
    <w:p w14:paraId="6B7F2AB5" w14:textId="77777777" w:rsidR="00A01AB5" w:rsidRPr="008D5246" w:rsidRDefault="00A01AB5" w:rsidP="00A01AB5">
      <w:pPr>
        <w:pStyle w:val="Body"/>
        <w:spacing w:after="0"/>
        <w:rPr>
          <w:rFonts w:ascii="Arial" w:hAnsi="Arial" w:cs="Arial"/>
          <w:b/>
          <w:bCs/>
          <w:lang w:val="en-ID"/>
        </w:rPr>
      </w:pPr>
      <w:r>
        <w:rPr>
          <w:rFonts w:ascii="Arial" w:hAnsi="Arial" w:cs="Arial"/>
          <w:b/>
          <w:bCs/>
        </w:rPr>
        <w:t>3.1. Validity Test</w:t>
      </w:r>
    </w:p>
    <w:p w14:paraId="08964749" w14:textId="77777777" w:rsidR="00A01AB5" w:rsidRDefault="00A01AB5" w:rsidP="00A01AB5">
      <w:pPr>
        <w:pStyle w:val="Body"/>
        <w:spacing w:after="0"/>
        <w:rPr>
          <w:rFonts w:ascii="Arial" w:hAnsi="Arial" w:cs="Arial"/>
          <w:lang w:val="en-ID"/>
        </w:rPr>
      </w:pPr>
      <w:r w:rsidRPr="008D5246">
        <w:rPr>
          <w:rFonts w:ascii="Arial" w:hAnsi="Arial" w:cs="Arial"/>
        </w:rPr>
        <w:t>The research instrument was tested on 93 respondents. All question items in the variables Public Service Motivation (PSM), Love of Money, Leadership, and Employee Performance show an item-total correlation value of &gt; 0.30, so that all items are declared valid.</w:t>
      </w:r>
    </w:p>
    <w:p w14:paraId="083973CB" w14:textId="77777777" w:rsidR="00A01AB5" w:rsidRDefault="00A01AB5" w:rsidP="00A01AB5">
      <w:pPr>
        <w:pStyle w:val="Body"/>
        <w:spacing w:after="0"/>
        <w:rPr>
          <w:rFonts w:ascii="Arial" w:hAnsi="Arial" w:cs="Arial"/>
          <w:lang w:val="en-ID"/>
        </w:rPr>
      </w:pPr>
    </w:p>
    <w:p w14:paraId="1F1BF609" w14:textId="77777777" w:rsidR="00A01AB5" w:rsidRDefault="00A01AB5" w:rsidP="00A01AB5">
      <w:pPr>
        <w:pStyle w:val="Body"/>
        <w:spacing w:after="0"/>
        <w:jc w:val="center"/>
        <w:rPr>
          <w:rFonts w:ascii="Arial" w:hAnsi="Arial" w:cs="Arial"/>
          <w:b/>
          <w:bCs/>
          <w:lang w:val="en-ID"/>
        </w:rPr>
      </w:pPr>
      <w:r w:rsidRPr="008D5246">
        <w:rPr>
          <w:rFonts w:ascii="Arial" w:hAnsi="Arial" w:cs="Arial"/>
          <w:b/>
          <w:bCs/>
        </w:rPr>
        <w:t>Table 1. Validity Test</w:t>
      </w:r>
    </w:p>
    <w:p w14:paraId="0EBA6F18" w14:textId="77777777" w:rsidR="00A01AB5" w:rsidRPr="008D5246" w:rsidRDefault="00A01AB5" w:rsidP="00A01AB5">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2256"/>
        <w:gridCol w:w="1751"/>
        <w:gridCol w:w="1404"/>
        <w:gridCol w:w="1481"/>
        <w:gridCol w:w="1316"/>
      </w:tblGrid>
      <w:tr w:rsidR="00A01AB5" w:rsidRPr="008D5246" w14:paraId="1EB40DBB"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4AB8F" w14:textId="77777777" w:rsidR="00A01AB5" w:rsidRPr="008D5246" w:rsidRDefault="00A01AB5" w:rsidP="0059034A">
            <w:pPr>
              <w:pStyle w:val="Body"/>
              <w:rPr>
                <w:rFonts w:ascii="Arial" w:hAnsi="Arial" w:cs="Arial"/>
                <w:lang w:val="en-ID"/>
              </w:rPr>
            </w:pPr>
            <w:r w:rsidRPr="008D5246">
              <w:rPr>
                <w:rFonts w:ascii="Arial" w:hAnsi="Arial" w:cs="Arial"/>
              </w:rPr>
              <w:t>Variable</w:t>
            </w:r>
          </w:p>
        </w:tc>
        <w:tc>
          <w:tcPr>
            <w:tcW w:w="0" w:type="auto"/>
            <w:hideMark/>
          </w:tcPr>
          <w:p w14:paraId="62765D7F"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Number of Items</w:t>
            </w:r>
          </w:p>
        </w:tc>
        <w:tc>
          <w:tcPr>
            <w:tcW w:w="0" w:type="auto"/>
            <w:hideMark/>
          </w:tcPr>
          <w:p w14:paraId="71EDB51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count</w:t>
            </w:r>
          </w:p>
        </w:tc>
        <w:tc>
          <w:tcPr>
            <w:tcW w:w="0" w:type="auto"/>
            <w:hideMark/>
          </w:tcPr>
          <w:p w14:paraId="47491908"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table (0.207)</w:t>
            </w:r>
          </w:p>
        </w:tc>
        <w:tc>
          <w:tcPr>
            <w:tcW w:w="0" w:type="auto"/>
            <w:hideMark/>
          </w:tcPr>
          <w:p w14:paraId="5A52347A"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57E6254"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7F7780"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SM</w:t>
            </w:r>
          </w:p>
        </w:tc>
        <w:tc>
          <w:tcPr>
            <w:tcW w:w="0" w:type="auto"/>
            <w:hideMark/>
          </w:tcPr>
          <w:p w14:paraId="41186F0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2</w:t>
            </w:r>
          </w:p>
        </w:tc>
        <w:tc>
          <w:tcPr>
            <w:tcW w:w="0" w:type="auto"/>
            <w:hideMark/>
          </w:tcPr>
          <w:p w14:paraId="6168070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421 – 0,687</w:t>
            </w:r>
          </w:p>
        </w:tc>
        <w:tc>
          <w:tcPr>
            <w:tcW w:w="0" w:type="auto"/>
            <w:hideMark/>
          </w:tcPr>
          <w:p w14:paraId="6EE28D2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044EFE4C"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4CE68A35"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8F1D9D"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w:t>
            </w:r>
          </w:p>
        </w:tc>
        <w:tc>
          <w:tcPr>
            <w:tcW w:w="0" w:type="auto"/>
            <w:hideMark/>
          </w:tcPr>
          <w:p w14:paraId="596FD57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10</w:t>
            </w:r>
          </w:p>
        </w:tc>
        <w:tc>
          <w:tcPr>
            <w:tcW w:w="0" w:type="auto"/>
            <w:hideMark/>
          </w:tcPr>
          <w:p w14:paraId="325E2B3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399 – 0,652</w:t>
            </w:r>
          </w:p>
        </w:tc>
        <w:tc>
          <w:tcPr>
            <w:tcW w:w="0" w:type="auto"/>
            <w:hideMark/>
          </w:tcPr>
          <w:p w14:paraId="61AD0B7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469E95D3"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1CFB460B"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50E2D4"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eadership</w:t>
            </w:r>
          </w:p>
        </w:tc>
        <w:tc>
          <w:tcPr>
            <w:tcW w:w="0" w:type="auto"/>
            <w:hideMark/>
          </w:tcPr>
          <w:p w14:paraId="111AB51D"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0</w:t>
            </w:r>
          </w:p>
        </w:tc>
        <w:tc>
          <w:tcPr>
            <w:tcW w:w="0" w:type="auto"/>
            <w:hideMark/>
          </w:tcPr>
          <w:p w14:paraId="48A2C1B2"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418 – 0,703</w:t>
            </w:r>
          </w:p>
        </w:tc>
        <w:tc>
          <w:tcPr>
            <w:tcW w:w="0" w:type="auto"/>
            <w:hideMark/>
          </w:tcPr>
          <w:p w14:paraId="26EDB14B"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07B745B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685DEB8E"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ADA6D"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Employee Performance</w:t>
            </w:r>
          </w:p>
        </w:tc>
        <w:tc>
          <w:tcPr>
            <w:tcW w:w="0" w:type="auto"/>
            <w:hideMark/>
          </w:tcPr>
          <w:p w14:paraId="115A7DE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12</w:t>
            </w:r>
          </w:p>
        </w:tc>
        <w:tc>
          <w:tcPr>
            <w:tcW w:w="0" w:type="auto"/>
            <w:hideMark/>
          </w:tcPr>
          <w:p w14:paraId="579D264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437 – 0,691</w:t>
            </w:r>
          </w:p>
        </w:tc>
        <w:tc>
          <w:tcPr>
            <w:tcW w:w="0" w:type="auto"/>
            <w:hideMark/>
          </w:tcPr>
          <w:p w14:paraId="42D2CC22"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2BEE19B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Valid</w:t>
            </w:r>
          </w:p>
        </w:tc>
      </w:tr>
    </w:tbl>
    <w:p w14:paraId="76229181" w14:textId="77777777" w:rsidR="00A01AB5" w:rsidRPr="008D5246" w:rsidRDefault="00A01AB5" w:rsidP="00A01AB5">
      <w:pPr>
        <w:pStyle w:val="Body"/>
        <w:rPr>
          <w:rFonts w:ascii="Arial" w:hAnsi="Arial" w:cs="Arial"/>
          <w:lang w:val="en-ID"/>
        </w:rPr>
      </w:pPr>
    </w:p>
    <w:p w14:paraId="273509C9" w14:textId="77777777" w:rsidR="00A01AB5" w:rsidRPr="008D5246" w:rsidRDefault="00A01AB5" w:rsidP="00A01AB5">
      <w:pPr>
        <w:pStyle w:val="Body"/>
        <w:spacing w:after="0"/>
        <w:rPr>
          <w:rFonts w:ascii="Arial" w:hAnsi="Arial" w:cs="Arial"/>
          <w:b/>
          <w:bCs/>
          <w:lang w:val="en-ID"/>
        </w:rPr>
      </w:pPr>
      <w:r>
        <w:rPr>
          <w:rFonts w:ascii="Arial" w:hAnsi="Arial" w:cs="Arial"/>
          <w:b/>
          <w:bCs/>
        </w:rPr>
        <w:t>3.2. Reliability Tests</w:t>
      </w:r>
    </w:p>
    <w:p w14:paraId="38C52AAD" w14:textId="77777777" w:rsidR="00A01AB5" w:rsidRDefault="00A01AB5" w:rsidP="00A01AB5">
      <w:pPr>
        <w:pStyle w:val="Body"/>
        <w:spacing w:after="0"/>
        <w:rPr>
          <w:rFonts w:ascii="Arial" w:hAnsi="Arial" w:cs="Arial"/>
          <w:lang w:val="en-ID"/>
        </w:rPr>
      </w:pPr>
      <w:r w:rsidRPr="008D5246">
        <w:rPr>
          <w:rFonts w:ascii="Arial" w:hAnsi="Arial" w:cs="Arial"/>
        </w:rPr>
        <w:t>Cronbach's Alpha results show all variables &gt; 0.70, making the instrument reliable.</w:t>
      </w:r>
    </w:p>
    <w:p w14:paraId="7F0313B3" w14:textId="77777777" w:rsidR="00A01AB5" w:rsidRDefault="00A01AB5" w:rsidP="00A01AB5">
      <w:pPr>
        <w:pStyle w:val="Body"/>
        <w:spacing w:after="0"/>
        <w:rPr>
          <w:rFonts w:ascii="Arial" w:hAnsi="Arial" w:cs="Arial"/>
          <w:lang w:val="en-ID"/>
        </w:rPr>
      </w:pPr>
    </w:p>
    <w:p w14:paraId="3417A699" w14:textId="77777777" w:rsidR="00A01AB5" w:rsidRPr="008D5246" w:rsidRDefault="00A01AB5" w:rsidP="00A01AB5">
      <w:pPr>
        <w:pStyle w:val="Body"/>
        <w:spacing w:after="0"/>
        <w:jc w:val="center"/>
        <w:rPr>
          <w:rFonts w:ascii="Arial" w:hAnsi="Arial" w:cs="Arial"/>
          <w:b/>
          <w:bCs/>
          <w:lang w:val="en-ID"/>
        </w:rPr>
      </w:pPr>
      <w:r w:rsidRPr="008D5246">
        <w:rPr>
          <w:rFonts w:ascii="Arial" w:hAnsi="Arial" w:cs="Arial"/>
          <w:b/>
          <w:bCs/>
        </w:rPr>
        <w:t>Table 2. Reliability Test</w:t>
      </w:r>
    </w:p>
    <w:p w14:paraId="0A5F1D11" w14:textId="77777777" w:rsidR="00A01AB5" w:rsidRPr="008D5246" w:rsidRDefault="00A01AB5" w:rsidP="00A01AB5">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306"/>
        <w:gridCol w:w="1920"/>
        <w:gridCol w:w="1739"/>
        <w:gridCol w:w="1316"/>
      </w:tblGrid>
      <w:tr w:rsidR="00A01AB5" w:rsidRPr="008D5246" w14:paraId="0D8B2C57"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EAD4B6" w14:textId="77777777" w:rsidR="00A01AB5" w:rsidRPr="008D5246" w:rsidRDefault="00A01AB5" w:rsidP="0059034A">
            <w:pPr>
              <w:pStyle w:val="Body"/>
              <w:rPr>
                <w:rFonts w:ascii="Arial" w:hAnsi="Arial" w:cs="Arial"/>
                <w:lang w:val="en-ID"/>
              </w:rPr>
            </w:pPr>
            <w:r w:rsidRPr="008D5246">
              <w:rPr>
                <w:rFonts w:ascii="Arial" w:hAnsi="Arial" w:cs="Arial"/>
              </w:rPr>
              <w:t>Variable</w:t>
            </w:r>
          </w:p>
        </w:tc>
        <w:tc>
          <w:tcPr>
            <w:tcW w:w="0" w:type="auto"/>
            <w:hideMark/>
          </w:tcPr>
          <w:p w14:paraId="34EF4B85"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Cronbach's Alpha</w:t>
            </w:r>
          </w:p>
        </w:tc>
        <w:tc>
          <w:tcPr>
            <w:tcW w:w="0" w:type="auto"/>
            <w:hideMark/>
          </w:tcPr>
          <w:p w14:paraId="5B30FB7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Minimum Limits</w:t>
            </w:r>
          </w:p>
        </w:tc>
        <w:tc>
          <w:tcPr>
            <w:tcW w:w="0" w:type="auto"/>
            <w:hideMark/>
          </w:tcPr>
          <w:p w14:paraId="012BEF62"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EE142BE"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30BFC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SM</w:t>
            </w:r>
          </w:p>
        </w:tc>
        <w:tc>
          <w:tcPr>
            <w:tcW w:w="0" w:type="auto"/>
            <w:hideMark/>
          </w:tcPr>
          <w:p w14:paraId="7C390C4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853</w:t>
            </w:r>
          </w:p>
        </w:tc>
        <w:tc>
          <w:tcPr>
            <w:tcW w:w="0" w:type="auto"/>
            <w:hideMark/>
          </w:tcPr>
          <w:p w14:paraId="33996BC8"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1FC8A150"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6B68BC7C"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CA5434"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w:t>
            </w:r>
          </w:p>
        </w:tc>
        <w:tc>
          <w:tcPr>
            <w:tcW w:w="0" w:type="auto"/>
            <w:hideMark/>
          </w:tcPr>
          <w:p w14:paraId="370D3F5C"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812</w:t>
            </w:r>
          </w:p>
        </w:tc>
        <w:tc>
          <w:tcPr>
            <w:tcW w:w="0" w:type="auto"/>
            <w:hideMark/>
          </w:tcPr>
          <w:p w14:paraId="1244788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67D181A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3695912D"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13DDCE"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eadership</w:t>
            </w:r>
          </w:p>
        </w:tc>
        <w:tc>
          <w:tcPr>
            <w:tcW w:w="0" w:type="auto"/>
            <w:hideMark/>
          </w:tcPr>
          <w:p w14:paraId="1130EBF3"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879</w:t>
            </w:r>
          </w:p>
        </w:tc>
        <w:tc>
          <w:tcPr>
            <w:tcW w:w="0" w:type="auto"/>
            <w:hideMark/>
          </w:tcPr>
          <w:p w14:paraId="1CD8810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38DAA26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062F7902"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EF4EEE"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Employee Performance</w:t>
            </w:r>
          </w:p>
        </w:tc>
        <w:tc>
          <w:tcPr>
            <w:tcW w:w="0" w:type="auto"/>
            <w:hideMark/>
          </w:tcPr>
          <w:p w14:paraId="51B3C34C"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867</w:t>
            </w:r>
          </w:p>
        </w:tc>
        <w:tc>
          <w:tcPr>
            <w:tcW w:w="0" w:type="auto"/>
            <w:hideMark/>
          </w:tcPr>
          <w:p w14:paraId="78581558"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6637CFE5"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eliable</w:t>
            </w:r>
          </w:p>
        </w:tc>
      </w:tr>
    </w:tbl>
    <w:p w14:paraId="6641FC05" w14:textId="77777777" w:rsidR="00A01AB5" w:rsidRPr="008D5246" w:rsidRDefault="00A01AB5" w:rsidP="00A01AB5">
      <w:pPr>
        <w:pStyle w:val="Body"/>
        <w:rPr>
          <w:rFonts w:ascii="Arial" w:hAnsi="Arial" w:cs="Arial"/>
          <w:lang w:val="en-ID"/>
        </w:rPr>
      </w:pPr>
    </w:p>
    <w:p w14:paraId="0C6E31CC" w14:textId="77777777" w:rsidR="00A01AB5" w:rsidRPr="008D5246" w:rsidRDefault="00A01AB5" w:rsidP="00A01AB5">
      <w:pPr>
        <w:pStyle w:val="Body"/>
        <w:spacing w:after="0"/>
        <w:rPr>
          <w:rFonts w:ascii="Arial" w:hAnsi="Arial" w:cs="Arial"/>
          <w:b/>
          <w:bCs/>
          <w:lang w:val="en-ID"/>
        </w:rPr>
      </w:pPr>
      <w:r>
        <w:rPr>
          <w:rFonts w:ascii="Arial" w:hAnsi="Arial" w:cs="Arial"/>
          <w:b/>
          <w:bCs/>
        </w:rPr>
        <w:t>3.3. Classical Assumption Test</w:t>
      </w:r>
    </w:p>
    <w:p w14:paraId="7A791AC0"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Normality: The Kolmogorov–Smirnov test yielded Sig. = 0.200 &gt; 0.05, so the data was normally distributed.</w:t>
      </w:r>
    </w:p>
    <w:p w14:paraId="13042812"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Multicollinearity: The Tolerance value &gt; 0.10 and the VIF value &lt; 10 for all variables, so that multicollinearity does not occur.</w:t>
      </w:r>
    </w:p>
    <w:p w14:paraId="2181F8CF"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 xml:space="preserve">Heteroscedasticity: The </w:t>
      </w:r>
      <w:proofErr w:type="spellStart"/>
      <w:r w:rsidRPr="008D5246">
        <w:rPr>
          <w:rFonts w:ascii="Arial" w:hAnsi="Arial" w:cs="Arial"/>
        </w:rPr>
        <w:t>Glejser</w:t>
      </w:r>
      <w:proofErr w:type="spellEnd"/>
      <w:r w:rsidRPr="008D5246">
        <w:rPr>
          <w:rFonts w:ascii="Arial" w:hAnsi="Arial" w:cs="Arial"/>
        </w:rPr>
        <w:t xml:space="preserve"> test shows a Sig. value of &gt; 0.05, so heteroscedasticity does not occur.</w:t>
      </w:r>
    </w:p>
    <w:p w14:paraId="1232CE81" w14:textId="77777777" w:rsidR="00A01AB5" w:rsidRPr="008D5246" w:rsidRDefault="00A01AB5" w:rsidP="00A01AB5">
      <w:pPr>
        <w:pStyle w:val="Body"/>
        <w:rPr>
          <w:rFonts w:ascii="Arial" w:hAnsi="Arial" w:cs="Arial"/>
          <w:lang w:val="en-ID"/>
        </w:rPr>
      </w:pPr>
    </w:p>
    <w:p w14:paraId="4228F245" w14:textId="77777777" w:rsidR="00A01AB5" w:rsidRPr="008D5246" w:rsidRDefault="00A01AB5" w:rsidP="00A01AB5">
      <w:pPr>
        <w:pStyle w:val="Body"/>
        <w:spacing w:after="0"/>
        <w:rPr>
          <w:rFonts w:ascii="Arial" w:hAnsi="Arial" w:cs="Arial"/>
          <w:b/>
          <w:bCs/>
          <w:lang w:val="en-ID"/>
        </w:rPr>
      </w:pPr>
      <w:r>
        <w:rPr>
          <w:rFonts w:ascii="Arial" w:hAnsi="Arial" w:cs="Arial"/>
          <w:b/>
          <w:bCs/>
        </w:rPr>
        <w:t>3.4. Multiple Linear Regression Analysis</w:t>
      </w:r>
    </w:p>
    <w:p w14:paraId="37E31EE1" w14:textId="77777777" w:rsidR="00A01AB5" w:rsidRDefault="00A01AB5" w:rsidP="00A01AB5">
      <w:pPr>
        <w:pStyle w:val="Body"/>
        <w:spacing w:after="0"/>
        <w:rPr>
          <w:rFonts w:ascii="Arial" w:hAnsi="Arial" w:cs="Arial"/>
          <w:lang w:val="en-ID"/>
        </w:rPr>
      </w:pPr>
      <w:r w:rsidRPr="008D5246">
        <w:rPr>
          <w:rFonts w:ascii="Arial" w:hAnsi="Arial" w:cs="Arial"/>
        </w:rPr>
        <w:t>The results of multiple regression analysis are shown in the following table:</w:t>
      </w:r>
    </w:p>
    <w:p w14:paraId="1F24611A" w14:textId="77777777" w:rsidR="00A01AB5" w:rsidRDefault="00A01AB5" w:rsidP="00A01AB5">
      <w:pPr>
        <w:pStyle w:val="Body"/>
        <w:spacing w:after="0"/>
        <w:rPr>
          <w:rFonts w:ascii="Arial" w:hAnsi="Arial" w:cs="Arial"/>
          <w:lang w:val="en-ID"/>
        </w:rPr>
      </w:pPr>
    </w:p>
    <w:p w14:paraId="51ADE13C" w14:textId="77777777" w:rsidR="00A01AB5" w:rsidRPr="008D5246" w:rsidRDefault="00A01AB5" w:rsidP="00A01AB5">
      <w:pPr>
        <w:pStyle w:val="Body"/>
        <w:spacing w:after="0"/>
        <w:jc w:val="center"/>
        <w:rPr>
          <w:rFonts w:ascii="Arial" w:hAnsi="Arial" w:cs="Arial"/>
          <w:b/>
          <w:bCs/>
          <w:lang w:val="en-ID"/>
        </w:rPr>
      </w:pPr>
      <w:r w:rsidRPr="008D5246">
        <w:rPr>
          <w:rFonts w:ascii="Arial" w:hAnsi="Arial" w:cs="Arial"/>
          <w:b/>
          <w:bCs/>
        </w:rPr>
        <w:t>Table 3. Multiple Linear Regression Analysis</w:t>
      </w:r>
    </w:p>
    <w:p w14:paraId="16A69CE1" w14:textId="77777777" w:rsidR="00A01AB5" w:rsidRPr="008D5246" w:rsidRDefault="00A01AB5" w:rsidP="00A01AB5">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615"/>
        <w:gridCol w:w="1522"/>
        <w:gridCol w:w="1062"/>
        <w:gridCol w:w="870"/>
        <w:gridCol w:w="717"/>
        <w:gridCol w:w="1422"/>
      </w:tblGrid>
      <w:tr w:rsidR="00A01AB5" w:rsidRPr="008D5246" w14:paraId="38FB6336"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DD34AA" w14:textId="77777777" w:rsidR="00A01AB5" w:rsidRPr="008D5246" w:rsidRDefault="00A01AB5" w:rsidP="0059034A">
            <w:pPr>
              <w:pStyle w:val="Body"/>
              <w:rPr>
                <w:rFonts w:ascii="Arial" w:hAnsi="Arial" w:cs="Arial"/>
                <w:lang w:val="en-ID"/>
              </w:rPr>
            </w:pPr>
            <w:r w:rsidRPr="008D5246">
              <w:rPr>
                <w:rFonts w:ascii="Arial" w:hAnsi="Arial" w:cs="Arial"/>
              </w:rPr>
              <w:t>Independent Variables</w:t>
            </w:r>
          </w:p>
        </w:tc>
        <w:tc>
          <w:tcPr>
            <w:tcW w:w="0" w:type="auto"/>
            <w:hideMark/>
          </w:tcPr>
          <w:p w14:paraId="113A17D5"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Coefficient (B)</w:t>
            </w:r>
          </w:p>
        </w:tc>
        <w:tc>
          <w:tcPr>
            <w:tcW w:w="0" w:type="auto"/>
            <w:hideMark/>
          </w:tcPr>
          <w:p w14:paraId="7CB0F11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td. Error</w:t>
            </w:r>
          </w:p>
        </w:tc>
        <w:tc>
          <w:tcPr>
            <w:tcW w:w="0" w:type="auto"/>
            <w:hideMark/>
          </w:tcPr>
          <w:p w14:paraId="2B1DC75D"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t-count</w:t>
            </w:r>
          </w:p>
        </w:tc>
        <w:tc>
          <w:tcPr>
            <w:tcW w:w="0" w:type="auto"/>
            <w:hideMark/>
          </w:tcPr>
          <w:p w14:paraId="307603B1"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w:t>
            </w:r>
          </w:p>
        </w:tc>
        <w:tc>
          <w:tcPr>
            <w:tcW w:w="0" w:type="auto"/>
            <w:hideMark/>
          </w:tcPr>
          <w:p w14:paraId="3A786D0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46DAE36F"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19D4E7"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Constant</w:t>
            </w:r>
          </w:p>
        </w:tc>
        <w:tc>
          <w:tcPr>
            <w:tcW w:w="0" w:type="auto"/>
            <w:hideMark/>
          </w:tcPr>
          <w:p w14:paraId="3D0963E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2,417</w:t>
            </w:r>
          </w:p>
        </w:tc>
        <w:tc>
          <w:tcPr>
            <w:tcW w:w="0" w:type="auto"/>
            <w:hideMark/>
          </w:tcPr>
          <w:p w14:paraId="2C4B7C4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3,512</w:t>
            </w:r>
          </w:p>
        </w:tc>
        <w:tc>
          <w:tcPr>
            <w:tcW w:w="0" w:type="auto"/>
            <w:hideMark/>
          </w:tcPr>
          <w:p w14:paraId="66EB68F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3,536</w:t>
            </w:r>
          </w:p>
        </w:tc>
        <w:tc>
          <w:tcPr>
            <w:tcW w:w="0" w:type="auto"/>
            <w:hideMark/>
          </w:tcPr>
          <w:p w14:paraId="702695E8"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01</w:t>
            </w:r>
          </w:p>
        </w:tc>
        <w:tc>
          <w:tcPr>
            <w:tcW w:w="0" w:type="auto"/>
            <w:hideMark/>
          </w:tcPr>
          <w:p w14:paraId="1351DEB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w:t>
            </w:r>
          </w:p>
        </w:tc>
      </w:tr>
      <w:tr w:rsidR="00A01AB5" w:rsidRPr="008D5246" w14:paraId="3B4DFAAD"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53ECF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ublic Service Motivation (X1)</w:t>
            </w:r>
          </w:p>
        </w:tc>
        <w:tc>
          <w:tcPr>
            <w:tcW w:w="0" w:type="auto"/>
            <w:hideMark/>
          </w:tcPr>
          <w:p w14:paraId="6CB5CEA9"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428</w:t>
            </w:r>
          </w:p>
        </w:tc>
        <w:tc>
          <w:tcPr>
            <w:tcW w:w="0" w:type="auto"/>
            <w:hideMark/>
          </w:tcPr>
          <w:p w14:paraId="15C625E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92</w:t>
            </w:r>
          </w:p>
        </w:tc>
        <w:tc>
          <w:tcPr>
            <w:tcW w:w="0" w:type="auto"/>
            <w:hideMark/>
          </w:tcPr>
          <w:p w14:paraId="6DA9CAB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4,652</w:t>
            </w:r>
          </w:p>
        </w:tc>
        <w:tc>
          <w:tcPr>
            <w:tcW w:w="0" w:type="auto"/>
            <w:hideMark/>
          </w:tcPr>
          <w:p w14:paraId="25D3A61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00</w:t>
            </w:r>
          </w:p>
        </w:tc>
        <w:tc>
          <w:tcPr>
            <w:tcW w:w="0" w:type="auto"/>
            <w:hideMark/>
          </w:tcPr>
          <w:p w14:paraId="43980D96"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nificant (+)</w:t>
            </w:r>
          </w:p>
        </w:tc>
      </w:tr>
      <w:tr w:rsidR="00A01AB5" w:rsidRPr="008D5246" w14:paraId="12B54E87"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9687C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 (X2)</w:t>
            </w:r>
          </w:p>
        </w:tc>
        <w:tc>
          <w:tcPr>
            <w:tcW w:w="0" w:type="auto"/>
            <w:hideMark/>
          </w:tcPr>
          <w:p w14:paraId="5EE2C6D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315</w:t>
            </w:r>
          </w:p>
        </w:tc>
        <w:tc>
          <w:tcPr>
            <w:tcW w:w="0" w:type="auto"/>
            <w:hideMark/>
          </w:tcPr>
          <w:p w14:paraId="3CF2E3C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121</w:t>
            </w:r>
          </w:p>
        </w:tc>
        <w:tc>
          <w:tcPr>
            <w:tcW w:w="0" w:type="auto"/>
            <w:hideMark/>
          </w:tcPr>
          <w:p w14:paraId="4D18E93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2,603</w:t>
            </w:r>
          </w:p>
        </w:tc>
        <w:tc>
          <w:tcPr>
            <w:tcW w:w="0" w:type="auto"/>
            <w:hideMark/>
          </w:tcPr>
          <w:p w14:paraId="4FB7A4F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11</w:t>
            </w:r>
          </w:p>
        </w:tc>
        <w:tc>
          <w:tcPr>
            <w:tcW w:w="0" w:type="auto"/>
            <w:hideMark/>
          </w:tcPr>
          <w:p w14:paraId="53417F1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Significant (–)</w:t>
            </w:r>
          </w:p>
        </w:tc>
      </w:tr>
      <w:tr w:rsidR="00A01AB5" w:rsidRPr="008D5246" w14:paraId="24703809"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925B39"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eadership (X3)</w:t>
            </w:r>
          </w:p>
        </w:tc>
        <w:tc>
          <w:tcPr>
            <w:tcW w:w="0" w:type="auto"/>
            <w:hideMark/>
          </w:tcPr>
          <w:p w14:paraId="19C26CC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389</w:t>
            </w:r>
          </w:p>
        </w:tc>
        <w:tc>
          <w:tcPr>
            <w:tcW w:w="0" w:type="auto"/>
            <w:hideMark/>
          </w:tcPr>
          <w:p w14:paraId="52D4DF2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110</w:t>
            </w:r>
          </w:p>
        </w:tc>
        <w:tc>
          <w:tcPr>
            <w:tcW w:w="0" w:type="auto"/>
            <w:hideMark/>
          </w:tcPr>
          <w:p w14:paraId="4B8267A3"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3,536</w:t>
            </w:r>
          </w:p>
        </w:tc>
        <w:tc>
          <w:tcPr>
            <w:tcW w:w="0" w:type="auto"/>
            <w:hideMark/>
          </w:tcPr>
          <w:p w14:paraId="64CEAB15"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01</w:t>
            </w:r>
          </w:p>
        </w:tc>
        <w:tc>
          <w:tcPr>
            <w:tcW w:w="0" w:type="auto"/>
            <w:hideMark/>
          </w:tcPr>
          <w:p w14:paraId="678640C8"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nificant (+)</w:t>
            </w:r>
          </w:p>
        </w:tc>
      </w:tr>
    </w:tbl>
    <w:p w14:paraId="00228305" w14:textId="77777777" w:rsidR="00A01AB5" w:rsidRDefault="00A01AB5" w:rsidP="00A01AB5">
      <w:pPr>
        <w:pStyle w:val="Body"/>
        <w:spacing w:after="0"/>
        <w:rPr>
          <w:rFonts w:ascii="Arial" w:hAnsi="Arial" w:cs="Arial"/>
          <w:b/>
          <w:bCs/>
          <w:lang w:val="sv-SE"/>
        </w:rPr>
      </w:pPr>
    </w:p>
    <w:p w14:paraId="470910D0" w14:textId="77777777" w:rsidR="00A01AB5" w:rsidRDefault="00A01AB5" w:rsidP="00A01AB5">
      <w:pPr>
        <w:pStyle w:val="Body"/>
        <w:spacing w:after="0"/>
        <w:rPr>
          <w:rFonts w:ascii="Arial" w:hAnsi="Arial" w:cs="Arial"/>
          <w:b/>
          <w:bCs/>
          <w:lang w:val="sv-SE"/>
        </w:rPr>
      </w:pPr>
      <w:r w:rsidRPr="008D5246">
        <w:rPr>
          <w:rFonts w:ascii="Arial" w:hAnsi="Arial" w:cs="Arial"/>
          <w:b/>
          <w:bCs/>
        </w:rPr>
        <w:t>Regression equations:</w:t>
      </w:r>
    </w:p>
    <w:p w14:paraId="41D6C5AB" w14:textId="77777777" w:rsidR="00A01AB5" w:rsidRDefault="00A01AB5" w:rsidP="00A01AB5">
      <w:pPr>
        <w:pStyle w:val="Body"/>
        <w:spacing w:after="0"/>
        <w:jc w:val="center"/>
        <w:rPr>
          <w:rFonts w:ascii="Arial" w:hAnsi="Arial" w:cs="Arial"/>
          <w:lang w:val="sv-SE"/>
        </w:rPr>
      </w:pPr>
      <w:r w:rsidRPr="008D5246">
        <w:rPr>
          <w:rFonts w:ascii="Arial" w:hAnsi="Arial" w:cs="Arial"/>
        </w:rPr>
        <w:br/>
        <w:t>Y = 12.417 + 0.428X1 – 0.315X2 + 0.389X3</w:t>
      </w:r>
    </w:p>
    <w:p w14:paraId="676A0BA2" w14:textId="77777777" w:rsidR="00A01AB5" w:rsidRPr="008D5246" w:rsidRDefault="00A01AB5" w:rsidP="00A01AB5">
      <w:pPr>
        <w:pStyle w:val="Body"/>
        <w:spacing w:after="0"/>
        <w:jc w:val="center"/>
        <w:rPr>
          <w:rFonts w:ascii="Arial" w:hAnsi="Arial" w:cs="Arial"/>
          <w:lang w:val="sv-SE"/>
        </w:rPr>
      </w:pPr>
    </w:p>
    <w:p w14:paraId="6A4D2FDF" w14:textId="77777777" w:rsidR="00A01AB5" w:rsidRPr="008D5246" w:rsidRDefault="00A01AB5" w:rsidP="00A01AB5">
      <w:pPr>
        <w:pStyle w:val="Body"/>
        <w:spacing w:after="0"/>
        <w:rPr>
          <w:rFonts w:ascii="Arial" w:hAnsi="Arial" w:cs="Arial"/>
          <w:lang w:val="en-ID"/>
        </w:rPr>
      </w:pPr>
      <w:r w:rsidRPr="008D5246">
        <w:rPr>
          <w:rFonts w:ascii="Arial" w:hAnsi="Arial" w:cs="Arial"/>
        </w:rPr>
        <w:t>Interpretation:</w:t>
      </w:r>
    </w:p>
    <w:p w14:paraId="2E327F0A" w14:textId="77777777" w:rsidR="00A01AB5" w:rsidRPr="00CD56E8" w:rsidRDefault="00A01AB5" w:rsidP="00A01AB5">
      <w:pPr>
        <w:pStyle w:val="Body"/>
        <w:numPr>
          <w:ilvl w:val="0"/>
          <w:numId w:val="7"/>
        </w:numPr>
        <w:spacing w:after="0"/>
        <w:rPr>
          <w:rFonts w:ascii="Arial" w:hAnsi="Arial" w:cs="Arial"/>
          <w:lang w:val="en-ID"/>
        </w:rPr>
      </w:pPr>
      <w:r w:rsidRPr="008D5246">
        <w:rPr>
          <w:rFonts w:ascii="Arial" w:hAnsi="Arial" w:cs="Arial"/>
        </w:rPr>
        <w:t>PSM has a significant positive effect on employee performance.</w:t>
      </w:r>
    </w:p>
    <w:p w14:paraId="6240743A" w14:textId="77777777" w:rsidR="00A01AB5" w:rsidRPr="008D5246" w:rsidRDefault="00A01AB5" w:rsidP="00A01AB5">
      <w:pPr>
        <w:pStyle w:val="Body"/>
        <w:numPr>
          <w:ilvl w:val="0"/>
          <w:numId w:val="7"/>
        </w:numPr>
        <w:spacing w:after="0"/>
        <w:rPr>
          <w:rFonts w:ascii="Arial" w:hAnsi="Arial" w:cs="Arial"/>
          <w:lang w:val="en-ID"/>
        </w:rPr>
      </w:pPr>
      <w:r w:rsidRPr="008D5246">
        <w:rPr>
          <w:rFonts w:ascii="Arial" w:hAnsi="Arial" w:cs="Arial"/>
        </w:rPr>
        <w:t>Love of Money has a significant negative effect on employee performance.</w:t>
      </w:r>
    </w:p>
    <w:p w14:paraId="5DB7CDDA" w14:textId="77777777" w:rsidR="00A01AB5" w:rsidRPr="00CD56E8" w:rsidRDefault="00A01AB5" w:rsidP="00A01AB5">
      <w:pPr>
        <w:pStyle w:val="Body"/>
        <w:numPr>
          <w:ilvl w:val="0"/>
          <w:numId w:val="7"/>
        </w:numPr>
        <w:spacing w:after="0"/>
        <w:rPr>
          <w:rFonts w:ascii="Arial" w:hAnsi="Arial" w:cs="Arial"/>
          <w:lang w:val="en-ID"/>
        </w:rPr>
      </w:pPr>
      <w:r w:rsidRPr="008D5246">
        <w:rPr>
          <w:rFonts w:ascii="Arial" w:hAnsi="Arial" w:cs="Arial"/>
        </w:rPr>
        <w:t>Leadership has a significant positive effect on employee performance.</w:t>
      </w:r>
    </w:p>
    <w:p w14:paraId="6F611CE7" w14:textId="77777777" w:rsidR="00A01AB5" w:rsidRPr="008D5246" w:rsidRDefault="00A01AB5" w:rsidP="00A01AB5">
      <w:pPr>
        <w:pStyle w:val="Body"/>
        <w:rPr>
          <w:rFonts w:ascii="Arial" w:hAnsi="Arial" w:cs="Arial"/>
          <w:lang w:val="en-ID"/>
        </w:rPr>
      </w:pPr>
    </w:p>
    <w:p w14:paraId="7B9EBBA8" w14:textId="77777777" w:rsidR="00A01AB5" w:rsidRPr="008D5246" w:rsidRDefault="00A01AB5" w:rsidP="00A01AB5">
      <w:pPr>
        <w:pStyle w:val="Body"/>
        <w:spacing w:after="0"/>
        <w:rPr>
          <w:rFonts w:ascii="Arial" w:hAnsi="Arial" w:cs="Arial"/>
          <w:b/>
          <w:bCs/>
          <w:lang w:val="en-ID"/>
        </w:rPr>
      </w:pPr>
      <w:r>
        <w:rPr>
          <w:rFonts w:ascii="Arial" w:hAnsi="Arial" w:cs="Arial"/>
          <w:b/>
          <w:bCs/>
        </w:rPr>
        <w:t>3.5. Partial Test (t-test)</w:t>
      </w:r>
    </w:p>
    <w:p w14:paraId="1392120C" w14:textId="77777777" w:rsidR="00A01AB5" w:rsidRPr="00CD56E8" w:rsidRDefault="00A01AB5" w:rsidP="00A01AB5">
      <w:pPr>
        <w:pStyle w:val="Body"/>
        <w:numPr>
          <w:ilvl w:val="0"/>
          <w:numId w:val="8"/>
        </w:numPr>
        <w:spacing w:after="0"/>
        <w:rPr>
          <w:rFonts w:ascii="Arial" w:hAnsi="Arial" w:cs="Arial"/>
          <w:lang w:val="en-ID"/>
        </w:rPr>
      </w:pPr>
      <w:r w:rsidRPr="008D5246">
        <w:rPr>
          <w:rFonts w:ascii="Arial" w:hAnsi="Arial" w:cs="Arial"/>
        </w:rPr>
        <w:t>PSM (X1): t-count = 4.652 &gt; t-table (1.986); Sig. 0.000 &lt; 0.05 → significant.</w:t>
      </w:r>
    </w:p>
    <w:p w14:paraId="65CB0D21" w14:textId="77777777" w:rsidR="00A01AB5" w:rsidRPr="008D5246" w:rsidRDefault="00A01AB5" w:rsidP="00A01AB5">
      <w:pPr>
        <w:pStyle w:val="Body"/>
        <w:numPr>
          <w:ilvl w:val="0"/>
          <w:numId w:val="8"/>
        </w:numPr>
        <w:spacing w:after="0"/>
        <w:rPr>
          <w:rFonts w:ascii="Arial" w:hAnsi="Arial" w:cs="Arial"/>
          <w:lang w:val="en-ID"/>
        </w:rPr>
      </w:pPr>
      <w:r w:rsidRPr="008D5246">
        <w:rPr>
          <w:rFonts w:ascii="Arial" w:hAnsi="Arial" w:cs="Arial"/>
        </w:rPr>
        <w:t>Love of Money (X2): t-count = -2,603 &gt; 1,986; Sig. 0.011 &lt; 0.05 → significantly negative.</w:t>
      </w:r>
    </w:p>
    <w:p w14:paraId="39C3A2B9" w14:textId="77777777" w:rsidR="00A01AB5" w:rsidRPr="00CD56E8" w:rsidRDefault="00A01AB5" w:rsidP="00A01AB5">
      <w:pPr>
        <w:pStyle w:val="Body"/>
        <w:numPr>
          <w:ilvl w:val="0"/>
          <w:numId w:val="8"/>
        </w:numPr>
        <w:spacing w:after="0"/>
        <w:rPr>
          <w:rFonts w:ascii="Arial" w:hAnsi="Arial" w:cs="Arial"/>
          <w:lang w:val="en-ID"/>
        </w:rPr>
      </w:pPr>
      <w:r w:rsidRPr="008D5246">
        <w:rPr>
          <w:rFonts w:ascii="Arial" w:hAnsi="Arial" w:cs="Arial"/>
        </w:rPr>
        <w:t>Leadership (X3): t-count = 3,536 &gt; 1,986; Sig. 0.001 &lt; 0.05 → significant.</w:t>
      </w:r>
    </w:p>
    <w:p w14:paraId="21467717" w14:textId="77777777" w:rsidR="00A01AB5" w:rsidRPr="00CD56E8" w:rsidRDefault="00A01AB5" w:rsidP="00A01AB5">
      <w:pPr>
        <w:pStyle w:val="Body"/>
        <w:spacing w:after="0"/>
        <w:rPr>
          <w:rFonts w:ascii="Arial" w:hAnsi="Arial" w:cs="Arial"/>
          <w:lang w:val="en-ID"/>
        </w:rPr>
      </w:pPr>
      <w:r w:rsidRPr="008D5246">
        <w:rPr>
          <w:rFonts w:ascii="Arial" w:hAnsi="Arial" w:cs="Arial"/>
        </w:rPr>
        <w:t>Conclusion: the three variables have a partial effect on employee performance.</w:t>
      </w:r>
    </w:p>
    <w:p w14:paraId="275365B4" w14:textId="77777777" w:rsidR="00A01AB5" w:rsidRPr="008D5246" w:rsidRDefault="00A01AB5" w:rsidP="00A01AB5">
      <w:pPr>
        <w:pStyle w:val="Body"/>
        <w:rPr>
          <w:rFonts w:ascii="Arial" w:hAnsi="Arial" w:cs="Arial"/>
          <w:lang w:val="en-ID"/>
        </w:rPr>
      </w:pPr>
    </w:p>
    <w:p w14:paraId="457174A5" w14:textId="77777777" w:rsidR="00A01AB5" w:rsidRDefault="00A01AB5" w:rsidP="00A01AB5">
      <w:pPr>
        <w:pStyle w:val="Body"/>
        <w:spacing w:after="0"/>
        <w:rPr>
          <w:rFonts w:ascii="Arial" w:hAnsi="Arial" w:cs="Arial"/>
          <w:b/>
          <w:bCs/>
          <w:lang w:val="en-ID"/>
        </w:rPr>
      </w:pPr>
      <w:r>
        <w:rPr>
          <w:rFonts w:ascii="Arial" w:hAnsi="Arial" w:cs="Arial"/>
          <w:b/>
          <w:bCs/>
        </w:rPr>
        <w:t>3.6. Simultaneous Test (F Test)</w:t>
      </w:r>
    </w:p>
    <w:p w14:paraId="2C94B802" w14:textId="77777777" w:rsidR="00A01AB5" w:rsidRDefault="00A01AB5" w:rsidP="00A01AB5">
      <w:pPr>
        <w:pStyle w:val="Body"/>
        <w:spacing w:after="0"/>
        <w:rPr>
          <w:rFonts w:ascii="Arial" w:hAnsi="Arial" w:cs="Arial"/>
          <w:b/>
          <w:bCs/>
          <w:lang w:val="en-ID"/>
        </w:rPr>
      </w:pPr>
    </w:p>
    <w:p w14:paraId="6063E4F0" w14:textId="77777777" w:rsidR="00A01AB5" w:rsidRDefault="00A01AB5" w:rsidP="00A01AB5">
      <w:pPr>
        <w:pStyle w:val="Body"/>
        <w:spacing w:after="0"/>
        <w:jc w:val="center"/>
        <w:rPr>
          <w:rFonts w:ascii="Arial" w:hAnsi="Arial" w:cs="Arial"/>
          <w:b/>
          <w:bCs/>
          <w:lang w:val="en-ID"/>
        </w:rPr>
      </w:pPr>
      <w:r>
        <w:rPr>
          <w:rFonts w:ascii="Arial" w:hAnsi="Arial" w:cs="Arial"/>
          <w:b/>
          <w:bCs/>
        </w:rPr>
        <w:t>Table 4. Test F</w:t>
      </w:r>
    </w:p>
    <w:p w14:paraId="7352BE93" w14:textId="77777777" w:rsidR="00A01AB5" w:rsidRPr="008D5246" w:rsidRDefault="00A01AB5" w:rsidP="00A01AB5">
      <w:pPr>
        <w:pStyle w:val="Body"/>
        <w:spacing w:after="0"/>
        <w:rPr>
          <w:rFonts w:ascii="Arial" w:hAnsi="Arial" w:cs="Arial"/>
          <w:b/>
          <w:bCs/>
          <w:lang w:val="en-ID"/>
        </w:rPr>
      </w:pPr>
    </w:p>
    <w:tbl>
      <w:tblPr>
        <w:tblStyle w:val="PlainTable2"/>
        <w:tblW w:w="0" w:type="auto"/>
        <w:jc w:val="center"/>
        <w:tblLook w:val="04A0" w:firstRow="1" w:lastRow="0" w:firstColumn="1" w:lastColumn="0" w:noHBand="0" w:noVBand="1"/>
      </w:tblPr>
      <w:tblGrid>
        <w:gridCol w:w="950"/>
        <w:gridCol w:w="1822"/>
        <w:gridCol w:w="717"/>
        <w:gridCol w:w="1316"/>
      </w:tblGrid>
      <w:tr w:rsidR="00A01AB5" w:rsidRPr="008D5246" w14:paraId="37554FC9"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66031D" w14:textId="77777777" w:rsidR="00A01AB5" w:rsidRPr="008D5246" w:rsidRDefault="00A01AB5" w:rsidP="0059034A">
            <w:pPr>
              <w:pStyle w:val="Body"/>
              <w:rPr>
                <w:rFonts w:ascii="Arial" w:hAnsi="Arial" w:cs="Arial"/>
                <w:lang w:val="en-ID"/>
              </w:rPr>
            </w:pPr>
            <w:r w:rsidRPr="008D5246">
              <w:rPr>
                <w:rFonts w:ascii="Arial" w:hAnsi="Arial" w:cs="Arial"/>
              </w:rPr>
              <w:t>F-count</w:t>
            </w:r>
          </w:p>
        </w:tc>
        <w:tc>
          <w:tcPr>
            <w:tcW w:w="0" w:type="auto"/>
            <w:hideMark/>
          </w:tcPr>
          <w:p w14:paraId="0C92572A"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F-table (df=3; 89)</w:t>
            </w:r>
          </w:p>
        </w:tc>
        <w:tc>
          <w:tcPr>
            <w:tcW w:w="0" w:type="auto"/>
            <w:hideMark/>
          </w:tcPr>
          <w:p w14:paraId="6526A1C0"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w:t>
            </w:r>
          </w:p>
        </w:tc>
        <w:tc>
          <w:tcPr>
            <w:tcW w:w="0" w:type="auto"/>
            <w:hideMark/>
          </w:tcPr>
          <w:p w14:paraId="16182522"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9191499"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E2A1F7"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21,845</w:t>
            </w:r>
          </w:p>
        </w:tc>
        <w:tc>
          <w:tcPr>
            <w:tcW w:w="0" w:type="auto"/>
            <w:hideMark/>
          </w:tcPr>
          <w:p w14:paraId="376C79A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2,70</w:t>
            </w:r>
          </w:p>
        </w:tc>
        <w:tc>
          <w:tcPr>
            <w:tcW w:w="0" w:type="auto"/>
            <w:hideMark/>
          </w:tcPr>
          <w:p w14:paraId="57844F0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00</w:t>
            </w:r>
          </w:p>
        </w:tc>
        <w:tc>
          <w:tcPr>
            <w:tcW w:w="0" w:type="auto"/>
            <w:hideMark/>
          </w:tcPr>
          <w:p w14:paraId="09D91C23"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Significant</w:t>
            </w:r>
          </w:p>
        </w:tc>
      </w:tr>
    </w:tbl>
    <w:p w14:paraId="02382008" w14:textId="77777777" w:rsidR="00A01AB5" w:rsidRDefault="00A01AB5" w:rsidP="00A01AB5">
      <w:pPr>
        <w:pStyle w:val="Body"/>
        <w:spacing w:after="0"/>
        <w:rPr>
          <w:rFonts w:ascii="Arial" w:hAnsi="Arial" w:cs="Arial"/>
          <w:lang w:val="en-ID"/>
        </w:rPr>
      </w:pPr>
      <w:r w:rsidRPr="008D5246">
        <w:rPr>
          <w:rFonts w:ascii="Arial" w:hAnsi="Arial" w:cs="Arial"/>
        </w:rPr>
        <w:t>Interpretation: PSM, Love of Money, and Leadership simultaneously have a significant effect on Employee Performance in DPKP3 Dairi Regency.</w:t>
      </w:r>
    </w:p>
    <w:p w14:paraId="3E317C58" w14:textId="77777777" w:rsidR="00A01AB5" w:rsidRPr="008D5246" w:rsidRDefault="00A01AB5" w:rsidP="00A01AB5">
      <w:pPr>
        <w:pStyle w:val="Body"/>
        <w:spacing w:after="0"/>
        <w:rPr>
          <w:rFonts w:ascii="Arial" w:hAnsi="Arial" w:cs="Arial"/>
          <w:lang w:val="en-ID"/>
        </w:rPr>
      </w:pPr>
    </w:p>
    <w:p w14:paraId="0B7C009C" w14:textId="77777777" w:rsidR="00A01AB5" w:rsidRDefault="00A01AB5" w:rsidP="00A01AB5">
      <w:pPr>
        <w:pStyle w:val="Body"/>
        <w:spacing w:after="0"/>
        <w:rPr>
          <w:rFonts w:ascii="Arial" w:hAnsi="Arial" w:cs="Arial"/>
          <w:b/>
          <w:bCs/>
          <w:lang w:val="en-ID"/>
        </w:rPr>
      </w:pPr>
      <w:r>
        <w:rPr>
          <w:rFonts w:ascii="Arial" w:hAnsi="Arial" w:cs="Arial"/>
          <w:b/>
          <w:bCs/>
        </w:rPr>
        <w:t>3.7. Coefficient of Determination (R²)</w:t>
      </w:r>
    </w:p>
    <w:p w14:paraId="2F30137A" w14:textId="77777777" w:rsidR="00A01AB5" w:rsidRDefault="00A01AB5" w:rsidP="00A01AB5">
      <w:pPr>
        <w:pStyle w:val="Body"/>
        <w:spacing w:after="0"/>
        <w:rPr>
          <w:rFonts w:ascii="Arial" w:hAnsi="Arial" w:cs="Arial"/>
          <w:b/>
          <w:bCs/>
          <w:lang w:val="en-ID"/>
        </w:rPr>
      </w:pPr>
    </w:p>
    <w:p w14:paraId="6267E8A4" w14:textId="77777777" w:rsidR="00A01AB5" w:rsidRDefault="00A01AB5" w:rsidP="00A01AB5">
      <w:pPr>
        <w:pStyle w:val="Body"/>
        <w:spacing w:after="0"/>
        <w:jc w:val="center"/>
        <w:rPr>
          <w:rFonts w:ascii="Arial" w:hAnsi="Arial" w:cs="Arial"/>
          <w:b/>
          <w:bCs/>
          <w:lang w:val="en-ID"/>
        </w:rPr>
      </w:pPr>
      <w:r>
        <w:rPr>
          <w:rFonts w:ascii="Arial" w:hAnsi="Arial" w:cs="Arial"/>
          <w:b/>
          <w:bCs/>
        </w:rPr>
        <w:t>Table 5. Cohesion Determination</w:t>
      </w:r>
    </w:p>
    <w:p w14:paraId="4754B3B2" w14:textId="77777777" w:rsidR="00A01AB5" w:rsidRPr="008D5246" w:rsidRDefault="00A01AB5" w:rsidP="00A01AB5">
      <w:pPr>
        <w:pStyle w:val="Body"/>
        <w:spacing w:after="0"/>
        <w:rPr>
          <w:rFonts w:ascii="Arial" w:hAnsi="Arial" w:cs="Arial"/>
          <w:b/>
          <w:bCs/>
          <w:lang w:val="en-ID"/>
        </w:rPr>
      </w:pPr>
    </w:p>
    <w:tbl>
      <w:tblPr>
        <w:tblStyle w:val="PlainTable2"/>
        <w:tblW w:w="0" w:type="auto"/>
        <w:jc w:val="center"/>
        <w:tblLook w:val="04A0" w:firstRow="1" w:lastRow="0" w:firstColumn="1" w:lastColumn="0" w:noHBand="0" w:noVBand="1"/>
      </w:tblPr>
      <w:tblGrid>
        <w:gridCol w:w="717"/>
        <w:gridCol w:w="717"/>
        <w:gridCol w:w="1339"/>
        <w:gridCol w:w="1139"/>
      </w:tblGrid>
      <w:tr w:rsidR="00A01AB5" w:rsidRPr="008D5246" w14:paraId="148F5A17"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7E7E85" w14:textId="77777777" w:rsidR="00A01AB5" w:rsidRPr="008D5246" w:rsidRDefault="00A01AB5" w:rsidP="0059034A">
            <w:pPr>
              <w:pStyle w:val="Body"/>
              <w:rPr>
                <w:rFonts w:ascii="Arial" w:hAnsi="Arial" w:cs="Arial"/>
                <w:lang w:val="en-ID"/>
              </w:rPr>
            </w:pPr>
            <w:r w:rsidRPr="008D5246">
              <w:rPr>
                <w:rFonts w:ascii="Arial" w:hAnsi="Arial" w:cs="Arial"/>
              </w:rPr>
              <w:t>R</w:t>
            </w:r>
          </w:p>
        </w:tc>
        <w:tc>
          <w:tcPr>
            <w:tcW w:w="0" w:type="auto"/>
            <w:hideMark/>
          </w:tcPr>
          <w:p w14:paraId="6AC8796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²</w:t>
            </w:r>
          </w:p>
        </w:tc>
        <w:tc>
          <w:tcPr>
            <w:tcW w:w="0" w:type="auto"/>
            <w:hideMark/>
          </w:tcPr>
          <w:p w14:paraId="27E62A0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Adjusted R²</w:t>
            </w:r>
          </w:p>
        </w:tc>
        <w:tc>
          <w:tcPr>
            <w:tcW w:w="0" w:type="auto"/>
            <w:hideMark/>
          </w:tcPr>
          <w:p w14:paraId="43E71EA4"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td. Error</w:t>
            </w:r>
          </w:p>
        </w:tc>
      </w:tr>
      <w:tr w:rsidR="00A01AB5" w:rsidRPr="008D5246" w14:paraId="3098E59C"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7FD608" w14:textId="77777777" w:rsidR="00A01AB5" w:rsidRPr="008D5246" w:rsidRDefault="00A01AB5" w:rsidP="0059034A">
            <w:pPr>
              <w:pStyle w:val="Body"/>
              <w:rPr>
                <w:rFonts w:ascii="Arial" w:hAnsi="Arial" w:cs="Arial"/>
                <w:lang w:val="en-ID"/>
              </w:rPr>
            </w:pPr>
            <w:r w:rsidRPr="008D5246">
              <w:rPr>
                <w:rFonts w:ascii="Arial" w:hAnsi="Arial" w:cs="Arial"/>
              </w:rPr>
              <w:t>0,731</w:t>
            </w:r>
          </w:p>
        </w:tc>
        <w:tc>
          <w:tcPr>
            <w:tcW w:w="0" w:type="auto"/>
            <w:hideMark/>
          </w:tcPr>
          <w:p w14:paraId="7542DB2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534</w:t>
            </w:r>
          </w:p>
        </w:tc>
        <w:tc>
          <w:tcPr>
            <w:tcW w:w="0" w:type="auto"/>
            <w:hideMark/>
          </w:tcPr>
          <w:p w14:paraId="20DE56BD"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516</w:t>
            </w:r>
          </w:p>
        </w:tc>
        <w:tc>
          <w:tcPr>
            <w:tcW w:w="0" w:type="auto"/>
            <w:hideMark/>
          </w:tcPr>
          <w:p w14:paraId="0CB255F9"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4,982</w:t>
            </w:r>
          </w:p>
        </w:tc>
      </w:tr>
    </w:tbl>
    <w:p w14:paraId="74AD5554" w14:textId="77777777" w:rsidR="00A01AB5" w:rsidRPr="008D5246" w:rsidRDefault="00A01AB5" w:rsidP="00A01AB5">
      <w:pPr>
        <w:pStyle w:val="Body"/>
        <w:spacing w:after="0"/>
        <w:rPr>
          <w:rFonts w:ascii="Arial" w:hAnsi="Arial" w:cs="Arial"/>
          <w:lang w:val="en-ID"/>
        </w:rPr>
      </w:pPr>
      <w:r w:rsidRPr="008D5246">
        <w:rPr>
          <w:rFonts w:ascii="Arial" w:hAnsi="Arial" w:cs="Arial"/>
        </w:rPr>
        <w:t>Interpretation:</w:t>
      </w:r>
    </w:p>
    <w:p w14:paraId="38AF788B" w14:textId="77777777" w:rsidR="00A01AB5" w:rsidRPr="008D5246" w:rsidRDefault="00A01AB5" w:rsidP="00A01AB5">
      <w:pPr>
        <w:pStyle w:val="Body"/>
        <w:numPr>
          <w:ilvl w:val="0"/>
          <w:numId w:val="9"/>
        </w:numPr>
        <w:spacing w:after="0"/>
        <w:rPr>
          <w:rFonts w:ascii="Arial" w:hAnsi="Arial" w:cs="Arial"/>
          <w:lang w:val="en-ID"/>
        </w:rPr>
      </w:pPr>
      <w:r w:rsidRPr="008D5246">
        <w:rPr>
          <w:rFonts w:ascii="Arial" w:hAnsi="Arial" w:cs="Arial"/>
        </w:rPr>
        <w:t>The value of R² = 0.534 shows that 53.4% of the variation in Employee Performance is explained by PSM, Love of Money, and Leadership.</w:t>
      </w:r>
    </w:p>
    <w:p w14:paraId="3EB03E3E" w14:textId="77777777" w:rsidR="00A01AB5" w:rsidRPr="00CD56E8" w:rsidRDefault="00A01AB5" w:rsidP="00A01AB5">
      <w:pPr>
        <w:pStyle w:val="Body"/>
        <w:numPr>
          <w:ilvl w:val="0"/>
          <w:numId w:val="9"/>
        </w:numPr>
        <w:spacing w:after="0"/>
        <w:rPr>
          <w:rFonts w:ascii="Arial" w:hAnsi="Arial" w:cs="Arial"/>
          <w:lang w:val="en-ID"/>
        </w:rPr>
      </w:pPr>
      <w:r w:rsidRPr="008D5246">
        <w:rPr>
          <w:rFonts w:ascii="Arial" w:hAnsi="Arial" w:cs="Arial"/>
        </w:rPr>
        <w:t>The remaining 46.6% were influenced by other factors that were not studied (e.g. organizational culture, work environment, compensation, etc.).</w:t>
      </w:r>
    </w:p>
    <w:p w14:paraId="0A50B0E3" w14:textId="77777777" w:rsidR="00A01AB5" w:rsidRPr="00CD56E8" w:rsidRDefault="00A01AB5" w:rsidP="00A01AB5">
      <w:pPr>
        <w:pStyle w:val="Body"/>
        <w:spacing w:after="0"/>
        <w:rPr>
          <w:rFonts w:ascii="Arial" w:hAnsi="Arial" w:cs="Arial"/>
          <w:lang w:val="en-ID"/>
        </w:rPr>
      </w:pPr>
    </w:p>
    <w:p w14:paraId="549E9834" w14:textId="77777777" w:rsidR="00A01AB5" w:rsidRPr="00CD56E8" w:rsidRDefault="00A01AB5" w:rsidP="00A01AB5">
      <w:pPr>
        <w:pStyle w:val="Body"/>
        <w:spacing w:after="0"/>
        <w:rPr>
          <w:rFonts w:ascii="Arial" w:hAnsi="Arial" w:cs="Arial"/>
          <w:b/>
          <w:bCs/>
          <w:lang w:val="en-ID"/>
        </w:rPr>
      </w:pPr>
      <w:r w:rsidRPr="00214A52">
        <w:rPr>
          <w:rFonts w:ascii="Arial" w:hAnsi="Arial" w:cs="Arial"/>
          <w:b/>
          <w:bCs/>
        </w:rPr>
        <w:t>DISCUSSION</w:t>
      </w:r>
    </w:p>
    <w:p w14:paraId="6341F561" w14:textId="77777777" w:rsidR="00A01AB5" w:rsidRPr="00CD56E8" w:rsidRDefault="00A01AB5" w:rsidP="00A01AB5">
      <w:pPr>
        <w:pStyle w:val="Body"/>
        <w:rPr>
          <w:rFonts w:ascii="Arial" w:hAnsi="Arial" w:cs="Arial"/>
          <w:b/>
          <w:bCs/>
          <w:lang w:val="en-ID"/>
        </w:rPr>
      </w:pPr>
      <w:r w:rsidRPr="00464BE2">
        <w:rPr>
          <w:rFonts w:ascii="Arial" w:hAnsi="Arial" w:cs="Arial"/>
          <w:b/>
          <w:bCs/>
        </w:rPr>
        <w:t>The Influence of Public Service Motivation on Employee Performance</w:t>
      </w:r>
    </w:p>
    <w:p w14:paraId="746F790E" w14:textId="7E06AAAA" w:rsidR="00A01AB5" w:rsidRPr="00CD56E8" w:rsidRDefault="00A01AB5" w:rsidP="00A01AB5">
      <w:pPr>
        <w:pStyle w:val="Body"/>
        <w:rPr>
          <w:rFonts w:ascii="Arial" w:hAnsi="Arial" w:cs="Arial"/>
          <w:lang w:val="en-ID"/>
        </w:rPr>
      </w:pPr>
      <w:r w:rsidRPr="00464BE2">
        <w:rPr>
          <w:rFonts w:ascii="Arial" w:hAnsi="Arial" w:cs="Arial"/>
        </w:rPr>
        <w:t>The results of the study showed that Public Service Motivation (PSM) had a significant positive effect on the performance of DPKP3 employees of Dairi Regency, with a regression coefficient of 0.428 and a Sig. value of 0.000 &lt; 0.05. This means that the higher the motivation for public service that employees have, the better the performance shown</w:t>
      </w:r>
      <w:r w:rsidR="00EA4823">
        <w:rPr>
          <w:rFonts w:ascii="Arial" w:hAnsi="Arial" w:cs="Arial"/>
        </w:rPr>
        <w:t xml:space="preserve"> </w:t>
      </w:r>
      <w:r w:rsidR="00EA4823" w:rsidRPr="00EA4823">
        <w:rPr>
          <w:rFonts w:ascii="Arial" w:hAnsi="Arial" w:cs="Arial"/>
        </w:rPr>
        <w:t>(Schwarz et al., 2020)</w:t>
      </w:r>
      <w:r w:rsidRPr="00464BE2">
        <w:rPr>
          <w:rFonts w:ascii="Arial" w:hAnsi="Arial" w:cs="Arial"/>
        </w:rPr>
        <w:t xml:space="preserve">. These findings are consistent with the theory </w:t>
      </w:r>
      <w:r>
        <w:rPr>
          <w:rFonts w:ascii="Arial" w:hAnsi="Arial" w:cs="Arial"/>
        </w:rPr>
        <w:fldChar w:fldCharType="begin" w:fldLock="1"/>
      </w:r>
      <w:r>
        <w:rPr>
          <w:rFonts w:ascii="Arial" w:hAnsi="Arial" w:cs="Arial"/>
        </w:rPr>
        <w:instrText>ADDIN CSL_CITATION {"citationItems":[{"id":"ITEM-1","itemData":{"ISSN":"1096-7494","author":[{"dropping-particle":"","family":"Piatak","given":"Jaclyn S","non-dropping-particle":"","parse-names":false,"suffix":""},{"dropping-particle":"","family":"Sowa","given":"Jessica E","non-dropping-particle":"","parse-names":false,"suffix":""},{"dropping-particle":"","family":"Jacobson","given":"Willow S","non-dropping-particle":"","parse-names":false,"suffix":""},{"dropping-particle":"","family":"McGinnis Johnson","given":"Jasmine","non-dropping-particle":"","parse-names":false,"suffix":""}],"container-title":"International Public Management Journal","id":"ITEM-1","issue":"1","issued":{"date-parts":[["2020"]]},"page":"86-105","publisher":"Taylor &amp; Francis","title":"Infusing public service motivation (PSM) throughout the employment relationship: A review of PSM and the human resource management process","type":"article-journal","volume":"24"},"uris":["http://www.mendeley.com/documents/?uuid=14aa154b-9f4e-42e7-a71a-64334bdc7756"]}],"mendeley":{"formattedCitation":"(Piatak et al., 2020)","plainTextFormattedCitation":"(Piatak et al., 2020)","previouslyFormattedCitation":"(Piatak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Piatak et al., 2020)</w:t>
      </w:r>
      <w:r>
        <w:rPr>
          <w:rFonts w:ascii="Arial" w:hAnsi="Arial" w:cs="Arial"/>
        </w:rPr>
        <w:fldChar w:fldCharType="end"/>
      </w:r>
      <w:r w:rsidRPr="00464BE2">
        <w:rPr>
          <w:rFonts w:ascii="Arial" w:hAnsi="Arial" w:cs="Arial"/>
        </w:rPr>
        <w:t xml:space="preserve"> which states that PSM encourages employees to work beyond personal interests for the benefit of the community. PSM dimensions such as </w:t>
      </w:r>
      <w:r w:rsidRPr="00464BE2">
        <w:rPr>
          <w:rFonts w:ascii="Arial" w:hAnsi="Arial" w:cs="Arial"/>
          <w:i/>
          <w:iCs/>
        </w:rPr>
        <w:t>commitment to public interest</w:t>
      </w:r>
      <w:r w:rsidRPr="00464BE2">
        <w:rPr>
          <w:rFonts w:ascii="Arial" w:hAnsi="Arial" w:cs="Arial"/>
        </w:rPr>
        <w:t xml:space="preserve">, </w:t>
      </w:r>
      <w:proofErr w:type="spellStart"/>
      <w:r w:rsidRPr="00464BE2">
        <w:rPr>
          <w:rFonts w:ascii="Arial" w:hAnsi="Arial" w:cs="Arial"/>
          <w:i/>
          <w:iCs/>
        </w:rPr>
        <w:t>Compassion</w:t>
      </w:r>
      <w:r w:rsidRPr="00464BE2">
        <w:rPr>
          <w:rFonts w:ascii="Arial" w:hAnsi="Arial" w:cs="Arial"/>
        </w:rPr>
        <w:t>and</w:t>
      </w:r>
      <w:proofErr w:type="spellEnd"/>
      <w:r w:rsidRPr="00464BE2">
        <w:rPr>
          <w:rFonts w:ascii="Arial" w:hAnsi="Arial" w:cs="Arial"/>
        </w:rPr>
        <w:t xml:space="preserve"> </w:t>
      </w:r>
      <w:r w:rsidRPr="00464BE2">
        <w:rPr>
          <w:rFonts w:ascii="Arial" w:hAnsi="Arial" w:cs="Arial"/>
          <w:i/>
          <w:iCs/>
        </w:rPr>
        <w:t>self-sacrifice</w:t>
      </w:r>
      <w:r w:rsidRPr="00464BE2">
        <w:rPr>
          <w:rFonts w:ascii="Arial" w:hAnsi="Arial" w:cs="Arial"/>
        </w:rPr>
        <w:t xml:space="preserve"> proven to play a role in improving the quality of employee work</w:t>
      </w:r>
      <w:r w:rsidR="00C14770">
        <w:rPr>
          <w:rFonts w:ascii="Arial" w:hAnsi="Arial" w:cs="Arial"/>
        </w:rPr>
        <w:t xml:space="preserve"> </w:t>
      </w:r>
      <w:r w:rsidR="00C14770" w:rsidRPr="00C14770">
        <w:rPr>
          <w:rFonts w:ascii="Arial" w:hAnsi="Arial" w:cs="Arial"/>
        </w:rPr>
        <w:t>(van Loon et al., 2015)</w:t>
      </w:r>
      <w:r w:rsidRPr="00464BE2">
        <w:rPr>
          <w:rFonts w:ascii="Arial" w:hAnsi="Arial" w:cs="Arial"/>
        </w:rPr>
        <w:t xml:space="preserve">. In DPKP3, employees with high PSM tend to be more sincere in carrying out their duties, even though the organization's performance targets in 2023-2024 are partially not achieved. This shows that emotional involvement and public service idealism are still important capital in encouraging individual work achievements. These results also support the research </w:t>
      </w:r>
      <w:r>
        <w:rPr>
          <w:rFonts w:ascii="Arial" w:hAnsi="Arial" w:cs="Arial"/>
        </w:rPr>
        <w:fldChar w:fldCharType="begin" w:fldLock="1"/>
      </w:r>
      <w:r>
        <w:rPr>
          <w:rFonts w:ascii="Arial" w:hAnsi="Arial" w:cs="Arial"/>
        </w:rPr>
        <w:instrText>ADDIN CSL_CITATION {"citationItems":[{"id":"ITEM-1","itemData":{"ISSN":"1932-6203","author":[{"dropping-particle":"","family":"Zubair","given":"Syed Sohaib","non-dropping-particle":"","parse-names":false,"suffix":""},{"dropping-particle":"","family":"Khan","given":"Mukaram Ali","non-dropping-particle":"","parse-names":false,"suffix":""},{"dropping-particle":"","family":"Mukaram","given":"Aamna Tariq","non-dropping-particle":"","parse-names":false,"suffix":""}],"container-title":"Plos one","id":"ITEM-1","issue":"12","issued":{"date-parts":[["2021"]]},"page":"e0260559","publisher":"Public Library of Science San Francisco, CA USA","title":"Public service motivation and organizational performance: Catalyzing effects of altruism, perceived social impact and political support","type":"article-journal","volume":"16"},"uris":["http://www.mendeley.com/documents/?uuid=f2c6095a-b417-4e39-94ba-9902c6724143"]}],"mendeley":{"formattedCitation":"(Zubair et al., 2021)","plainTextFormattedCitation":"(Zubair et al., 2021)","previouslyFormattedCitation":"(Zubair et al., 2021)"},"properties":{"noteIndex":0},"schema":"https://github.com/citation-style-language/schema/raw/master/csl-citation.json"}</w:instrText>
      </w:r>
      <w:r>
        <w:rPr>
          <w:rFonts w:ascii="Arial" w:hAnsi="Arial" w:cs="Arial"/>
        </w:rPr>
        <w:fldChar w:fldCharType="separate"/>
      </w:r>
      <w:r w:rsidRPr="001114A1">
        <w:rPr>
          <w:rFonts w:ascii="Arial" w:hAnsi="Arial" w:cs="Arial"/>
          <w:noProof/>
        </w:rPr>
        <w:t>(Zubair et al., 2021)</w:t>
      </w:r>
      <w:r>
        <w:rPr>
          <w:rFonts w:ascii="Arial" w:hAnsi="Arial" w:cs="Arial"/>
        </w:rPr>
        <w:fldChar w:fldCharType="end"/>
      </w:r>
      <w:r w:rsidRPr="00464BE2">
        <w:rPr>
          <w:rFonts w:ascii="Arial" w:hAnsi="Arial" w:cs="Arial"/>
        </w:rPr>
        <w:t xml:space="preserve"> which found the positive influence of PSM on the performance of the public sector. Thus, it can be concluded that improving PSM through fostering integrity values, service ethics, and motivation programs is very relevant to improve employee performance within DPKP3 Dairi Regency.</w:t>
      </w:r>
    </w:p>
    <w:p w14:paraId="738400B9" w14:textId="77777777" w:rsidR="00A01AB5" w:rsidRPr="00464BE2" w:rsidRDefault="00A01AB5" w:rsidP="00A01AB5">
      <w:pPr>
        <w:pStyle w:val="Body"/>
        <w:rPr>
          <w:rFonts w:ascii="Arial" w:hAnsi="Arial" w:cs="Arial"/>
          <w:b/>
          <w:bCs/>
          <w:lang w:val="en-ID"/>
        </w:rPr>
      </w:pPr>
      <w:r w:rsidRPr="00464BE2">
        <w:rPr>
          <w:rFonts w:ascii="Arial" w:hAnsi="Arial" w:cs="Arial"/>
          <w:b/>
          <w:bCs/>
        </w:rPr>
        <w:t>The Influence of Love of Money on Employee Performance</w:t>
      </w:r>
    </w:p>
    <w:p w14:paraId="2A1CB61D" w14:textId="77777777" w:rsidR="00A01AB5" w:rsidRPr="00CD56E8" w:rsidRDefault="00A01AB5" w:rsidP="00A01AB5">
      <w:pPr>
        <w:pStyle w:val="Body"/>
        <w:rPr>
          <w:rFonts w:ascii="Arial" w:hAnsi="Arial" w:cs="Arial"/>
          <w:lang w:val="en-ID"/>
        </w:rPr>
      </w:pPr>
      <w:r w:rsidRPr="00464BE2">
        <w:rPr>
          <w:rFonts w:ascii="Arial" w:hAnsi="Arial" w:cs="Arial"/>
        </w:rPr>
        <w:t xml:space="preserve">Regression analysis showed that the Love of Money variable had a significant negative effect on employee performance with a regression coefficient of -0.315 and Sig. 0.011 &lt; 0.05. This means that the higher the employee's orientation towards money, the more their performance tends to decrease. This result is in accordance with the view </w:t>
      </w:r>
      <w:r>
        <w:rPr>
          <w:rFonts w:ascii="Arial" w:hAnsi="Arial" w:cs="Arial"/>
        </w:rPr>
        <w:fldChar w:fldCharType="begin" w:fldLock="1"/>
      </w:r>
      <w:r>
        <w:rPr>
          <w:rFonts w:ascii="Arial" w:hAnsi="Arial" w:cs="Arial"/>
        </w:rPr>
        <w:instrText>ADDIN CSL_CITATION {"citationItems":[{"id":"ITEM-1","itemData":{"ISSN":"1089-2680","author":[{"dropping-particle":"","family":"Wang","given":"Xijing","non-dropping-particle":"","parse-names":false,"suffix":""},{"dropping-particle":"","family":"Chen","given":"Zhansheng","non-dropping-particle":"","parse-names":false,"suffix":""},{"dropping-particle":"","family":"Krumhuber","given":"Eva G","non-dropping-particle":"","parse-names":false,"suffix":""}],"container-title":"Review of General Psychology","id":"ITEM-1","issue":"2","issued":{"date-parts":[["2020"]]},"page":"172-190","publisher":"Sage Publications Sage CA: Los Angeles, CA","title":"Money: An integrated review and synthesis from a psychological perspective","type":"article-journal","volume":"24"},"uris":["http://www.mendeley.com/documents/?uuid=27db32f6-f509-48fe-930e-45da58a341d1"]}],"mendeley":{"formattedCitation":"(Wang et al., 2020)","plainTextFormattedCitation":"(Wang et al., 2020)","previouslyFormattedCitation":"(Wang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Wang et al., 2020)</w:t>
      </w:r>
      <w:r>
        <w:rPr>
          <w:rFonts w:ascii="Arial" w:hAnsi="Arial" w:cs="Arial"/>
        </w:rPr>
        <w:fldChar w:fldCharType="end"/>
      </w:r>
      <w:r w:rsidRPr="00464BE2">
        <w:rPr>
          <w:rFonts w:ascii="Arial" w:hAnsi="Arial" w:cs="Arial"/>
        </w:rPr>
        <w:t xml:space="preserve"> that Love of Money is a double-edged sword: it can be a motivator, but it can also give rise to dysfunctional behaviors if the orientation towards money is too high. In the context of public bureaucracy, an excessive focus on financial gain can shift service commitments to personal orientation. This phenomenon is also seen in the case of DPKP3 performance achievements. Some indicators that are not achieved, such as the productivity of robusta and arabica coffee in 2024, can be influenced by the low focus of employees on achieving common targets. These findings are in line with research </w:t>
      </w:r>
      <w:r>
        <w:rPr>
          <w:rFonts w:ascii="Arial" w:hAnsi="Arial" w:cs="Arial"/>
        </w:rPr>
        <w:fldChar w:fldCharType="begin" w:fldLock="1"/>
      </w:r>
      <w:r>
        <w:rPr>
          <w:rFonts w:ascii="Arial" w:hAnsi="Arial" w:cs="Arial"/>
        </w:rPr>
        <w:instrText>ADDIN CSL_CITATION {"citationItems":[{"id":"ITEM-1","itemData":{"ISSN":"2046-469X","author":[{"dropping-particle":"","family":"Maggalatta","given":"Alif","non-dropping-particle":"","parse-names":false,"suffix":""},{"dropping-particle":"","family":"Adhariani","given":"Desi","non-dropping-particle":"","parse-names":false,"suffix":""}],"container-title":"Journal of International Education in Business","id":"ITEM-1","issue":"2","issued":{"date-parts":[["2020"]]},"page":"203-220","publisher":"Emerald Publishing Limited","title":"For love or money: investigating the love of money, Machiavellianism and accounting students’ ethical perception","type":"article-journal","volume":"13"},"uris":["http://www.mendeley.com/documents/?uuid=7eeb72a2-d21c-4985-a556-a3d5a550bbab"]}],"mendeley":{"formattedCitation":"(Maggalatta &amp; Adhariani, 2020)","plainTextFormattedCitation":"(Maggalatta &amp; Adhariani, 2020)","previouslyFormattedCitation":"(Maggalatta &amp; Adhariani, 2020)"},"properties":{"noteIndex":0},"schema":"https://github.com/citation-style-language/schema/raw/master/csl-citation.json"}</w:instrText>
      </w:r>
      <w:r>
        <w:rPr>
          <w:rFonts w:ascii="Arial" w:hAnsi="Arial" w:cs="Arial"/>
        </w:rPr>
        <w:fldChar w:fldCharType="separate"/>
      </w:r>
      <w:r w:rsidRPr="001114A1">
        <w:rPr>
          <w:rFonts w:ascii="Arial" w:hAnsi="Arial" w:cs="Arial"/>
          <w:noProof/>
        </w:rPr>
        <w:t>(Maggalatta &amp; Adhariani, 2020)</w:t>
      </w:r>
      <w:r>
        <w:rPr>
          <w:rFonts w:ascii="Arial" w:hAnsi="Arial" w:cs="Arial"/>
        </w:rPr>
        <w:fldChar w:fldCharType="end"/>
      </w:r>
      <w:r w:rsidRPr="00464BE2">
        <w:rPr>
          <w:rFonts w:ascii="Arial" w:hAnsi="Arial" w:cs="Arial"/>
        </w:rPr>
        <w:t xml:space="preserve"> which proves the negative influence of Love of Money on performance and ethical perception. Therefore, a strategy to control employee financial orientation is needed, for example through a performance-based reward system, improving organizational culture, and strengthening the value of public services so that employees do not solely work for material interests.</w:t>
      </w:r>
    </w:p>
    <w:p w14:paraId="2A834895" w14:textId="77777777" w:rsidR="00A01AB5" w:rsidRPr="00CD56E8" w:rsidRDefault="00A01AB5" w:rsidP="00A01AB5">
      <w:pPr>
        <w:pStyle w:val="Body"/>
        <w:rPr>
          <w:rFonts w:ascii="Arial" w:hAnsi="Arial" w:cs="Arial"/>
          <w:b/>
          <w:bCs/>
          <w:lang w:val="en-ID"/>
        </w:rPr>
      </w:pPr>
      <w:r w:rsidRPr="00464BE2">
        <w:rPr>
          <w:rFonts w:ascii="Arial" w:hAnsi="Arial" w:cs="Arial"/>
          <w:b/>
          <w:bCs/>
        </w:rPr>
        <w:t>The Influence of Leadership on Employee Performance</w:t>
      </w:r>
    </w:p>
    <w:p w14:paraId="09845200" w14:textId="77777777" w:rsidR="00A01AB5" w:rsidRPr="00464BE2" w:rsidRDefault="00A01AB5" w:rsidP="00A01AB5">
      <w:pPr>
        <w:pStyle w:val="Body"/>
        <w:rPr>
          <w:rFonts w:ascii="Arial" w:hAnsi="Arial" w:cs="Arial"/>
          <w:lang w:val="en-ID"/>
        </w:rPr>
      </w:pPr>
      <w:r w:rsidRPr="00464BE2">
        <w:rPr>
          <w:rFonts w:ascii="Arial" w:hAnsi="Arial" w:cs="Arial"/>
        </w:rPr>
        <w:t xml:space="preserve">The results of the study also prove that leadership has a significant positive influence on employee performance, with a regression coefficient of 0.389 and a Sig. of 0.001 &lt; 0.05. This indicates that the leadership style applied in DPKP3 plays an important role in improving the quality of employee work. According to </w:t>
      </w:r>
      <w:r>
        <w:rPr>
          <w:rFonts w:ascii="Arial" w:hAnsi="Arial" w:cs="Arial"/>
        </w:rPr>
        <w:fldChar w:fldCharType="begin" w:fldLock="1"/>
      </w:r>
      <w:r>
        <w:rPr>
          <w:rFonts w:ascii="Arial" w:hAnsi="Arial" w:cs="Arial"/>
        </w:rPr>
        <w:instrText>ADDIN CSL_CITATION {"citationItems":[{"id":"ITEM-1","itemData":{"author":[{"dropping-particle":"","family":"Soeardi","given":"Eden Komarudin","non-dropping-particle":"","parse-names":false,"suffix":""},{"dropping-particle":"","family":"Ilhami","given":"Rizky","non-dropping-particle":"","parse-names":false,"suffix":""},{"dropping-particle":"","family":"Achmad","given":"Willya","non-dropping-particle":"","parse-names":false,"suffix":""}],"container-title":"Journal of Governance","id":"ITEM-1","issue":"4","issued":{"date-parts":[["2023"]]},"page":"877-884","title":"The role of leadership in the development of public organizations","type":"article-journal","volume":"7"},"uris":["http://www.mendeley.com/documents/?uuid=fcffcb58-27ba-41d3-9a3a-871e68940b32"]}],"mendeley":{"formattedCitation":"(Soeardi et al., 2023)","plainTextFormattedCitation":"(Soeardi et al., 2023)","previouslyFormattedCitation":"(Soeardi et al., 2023)"},"properties":{"noteIndex":0},"schema":"https://github.com/citation-style-language/schema/raw/master/csl-citation.json"}</w:instrText>
      </w:r>
      <w:r>
        <w:rPr>
          <w:rFonts w:ascii="Arial" w:hAnsi="Arial" w:cs="Arial"/>
        </w:rPr>
        <w:fldChar w:fldCharType="separate"/>
      </w:r>
      <w:r w:rsidRPr="001114A1">
        <w:rPr>
          <w:rFonts w:ascii="Arial" w:hAnsi="Arial" w:cs="Arial"/>
          <w:noProof/>
        </w:rPr>
        <w:t>(Soeardi et al., 2023)</w:t>
      </w:r>
      <w:r>
        <w:rPr>
          <w:rFonts w:ascii="Arial" w:hAnsi="Arial" w:cs="Arial"/>
        </w:rPr>
        <w:fldChar w:fldCharType="end"/>
      </w:r>
      <w:r w:rsidRPr="00464BE2">
        <w:rPr>
          <w:rFonts w:ascii="Arial" w:hAnsi="Arial" w:cs="Arial"/>
        </w:rPr>
        <w:t xml:space="preserve">, leadership is the ability to influence the behavior of subordinates to achieve organizational goals. The results of this study reinforce this theory: leaders who are fair, supportive, create a sense of security, and respect for subordinates are proven to be able to increase employee work motivation. The conditions in DPKP3 show that the head of the agency is trying to build a collaborative relationship with employees, although there is still a gap in the achievement of performance targets. However, the results of this empirical analysis show that leadership remains a key variable in driving organizational achievement. The results of the study are in line with the study </w:t>
      </w:r>
      <w:r>
        <w:rPr>
          <w:rFonts w:ascii="Arial" w:hAnsi="Arial" w:cs="Arial"/>
        </w:rPr>
        <w:fldChar w:fldCharType="begin" w:fldLock="1"/>
      </w:r>
      <w:r>
        <w:rPr>
          <w:rFonts w:ascii="Arial" w:hAnsi="Arial" w:cs="Arial"/>
        </w:rPr>
        <w:instrText>ADDIN CSL_CITATION {"citationItems":[{"id":"ITEM-1","itemData":{"ISBN":"1755-1315","author":[{"dropping-particle":"","family":"Nurung","given":"J","non-dropping-particle":"","parse-names":false,"suffix":""},{"dropping-particle":"","family":"Tamsah","given":"H","non-dropping-particle":"","parse-names":false,"suffix":""},{"dropping-particle":"","family":"Azis","given":"M","non-dropping-particle":"","parse-names":false,"suffix":""}],"container-title":"IOP Conference Series: Earth and Environmental Science","id":"ITEM-1","issue":"1","issued":{"date-parts":[["2020"]]},"page":"12070","publisher":"IOP Publishing","title":"The effect of leadership on public service quality","type":"paper-conference","volume":"473"},"uris":["http://www.mendeley.com/documents/?uuid=db2bdac0-8018-4190-8b22-6e707daff032"]}],"mendeley":{"formattedCitation":"(Nurung et al., 2020)","plainTextFormattedCitation":"(Nurung et al., 2020)","previouslyFormattedCitation":"(Nurung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Nurung et al., 2020)</w:t>
      </w:r>
      <w:r>
        <w:rPr>
          <w:rFonts w:ascii="Arial" w:hAnsi="Arial" w:cs="Arial"/>
        </w:rPr>
        <w:fldChar w:fldCharType="end"/>
      </w:r>
      <w:r w:rsidRPr="00464BE2">
        <w:rPr>
          <w:rFonts w:ascii="Arial" w:hAnsi="Arial" w:cs="Arial"/>
        </w:rPr>
        <w:t xml:space="preserve"> which found that there was a positive influence of leadership on the performance of public sector employees. Therefore, strengthening the capacity of participatory and transformational leadership is a strategy that needs to be prioritized in DPKP3.</w:t>
      </w:r>
    </w:p>
    <w:p w14:paraId="344A839F" w14:textId="77777777" w:rsidR="00A01AB5" w:rsidRPr="00464BE2" w:rsidRDefault="00A01AB5" w:rsidP="00A01AB5">
      <w:pPr>
        <w:pStyle w:val="Body"/>
        <w:rPr>
          <w:rFonts w:ascii="Arial" w:hAnsi="Arial" w:cs="Arial"/>
          <w:b/>
          <w:bCs/>
          <w:lang w:val="en-ID"/>
        </w:rPr>
      </w:pPr>
      <w:r w:rsidRPr="00464BE2">
        <w:rPr>
          <w:rFonts w:ascii="Arial" w:hAnsi="Arial" w:cs="Arial"/>
          <w:b/>
          <w:bCs/>
        </w:rPr>
        <w:t>The Simultaneous Influence of Public Service Motivation, Love of Money, and Leadership on Employee Performance</w:t>
      </w:r>
    </w:p>
    <w:p w14:paraId="29A83864" w14:textId="77777777" w:rsidR="00A01AB5" w:rsidRPr="00CD56E8" w:rsidRDefault="00A01AB5" w:rsidP="00A01AB5">
      <w:pPr>
        <w:pStyle w:val="Body"/>
        <w:rPr>
          <w:rFonts w:ascii="Arial" w:hAnsi="Arial" w:cs="Arial"/>
          <w:lang w:val="en-ID"/>
        </w:rPr>
      </w:pPr>
      <w:r w:rsidRPr="00464BE2">
        <w:rPr>
          <w:rFonts w:ascii="Arial" w:hAnsi="Arial" w:cs="Arial"/>
        </w:rPr>
        <w:t xml:space="preserve">Based on the results of the simultaneous test, F-count 21.845 &gt; F-table 2.70 with Sig. 0.000 &lt; 0.05. This shows that PSM, Love of Money, and Leadership together have a significant effect on Employee Performance in DPKP3 Dairi Regency. The determination coefficient (R²) of 0.534 indicates that 53.4% of the variation in employee performance can be explained by these three variables. The remaining 46.6% is influenced by other factors, such as organizational culture, reward system, work environment, and technical competence. This result strengthens Simanjuntak's view in </w:t>
      </w:r>
      <w:r>
        <w:rPr>
          <w:rFonts w:ascii="Arial" w:hAnsi="Arial" w:cs="Arial"/>
        </w:rPr>
        <w:fldChar w:fldCharType="begin" w:fldLock="1"/>
      </w:r>
      <w:r>
        <w:rPr>
          <w:rFonts w:ascii="Arial" w:hAnsi="Arial" w:cs="Arial"/>
        </w:rPr>
        <w:instrText>ADDIN CSL_CITATION {"citationItems":[{"id":"ITEM-1","itemData":{"ISSN":"2685-3868","author":[{"dropping-particle":"","family":"Rumbi","given":"Shantini","non-dropping-particle":"","parse-names":false,"suffix":""},{"dropping-particle":"","family":"Christian","given":"Ferdinandus","non-dropping-particle":"","parse-names":false,"suffix":""}],"container-title":"Britain International of Humanities and Social Sciences (BIoHS) Journal","id":"ITEM-1","issue":"2","issued":{"date-parts":[["2021"]]},"page":"347-360","title":"The Effects of Motivation, Leadership, and Work Environment on Employee's Performance: A Case of Local Government Agency in Emerging Country","type":"article-journal","volume":"3"},"uris":["http://www.mendeley.com/documents/?uuid=e873fdc0-41b6-4725-ab10-fd9d06337830"]}],"mendeley":{"formattedCitation":"(Rumbi &amp; Christian, 2021)","plainTextFormattedCitation":"(Rumbi &amp; Christian, 2021)","previouslyFormattedCitation":"(Rumbi &amp; Christian, 2021)"},"properties":{"noteIndex":0},"schema":"https://github.com/citation-style-language/schema/raw/master/csl-citation.json"}</w:instrText>
      </w:r>
      <w:r>
        <w:rPr>
          <w:rFonts w:ascii="Arial" w:hAnsi="Arial" w:cs="Arial"/>
        </w:rPr>
        <w:fldChar w:fldCharType="separate"/>
      </w:r>
      <w:r w:rsidRPr="001114A1">
        <w:rPr>
          <w:rFonts w:ascii="Arial" w:hAnsi="Arial" w:cs="Arial"/>
          <w:noProof/>
        </w:rPr>
        <w:t>(Rumbi &amp; Christian, 2021)</w:t>
      </w:r>
      <w:r>
        <w:rPr>
          <w:rFonts w:ascii="Arial" w:hAnsi="Arial" w:cs="Arial"/>
        </w:rPr>
        <w:fldChar w:fldCharType="end"/>
      </w:r>
      <w:r w:rsidRPr="00464BE2">
        <w:rPr>
          <w:rFonts w:ascii="Arial" w:hAnsi="Arial" w:cs="Arial"/>
        </w:rPr>
        <w:t xml:space="preserve"> that employee performance is determined by a combination of internal factors (motivation, personal orientation, leadership) and external factors (work environment, policies, and facilities). Practically, these findings show that improving the performance of DPKP3 Dairi Regency employees is not enough only through strengthening PSM or leadership, but also must control the orientation of Love of Money so as not to have a negative impact on public service commitments.</w:t>
      </w:r>
    </w:p>
    <w:p w14:paraId="35880EB3" w14:textId="77777777" w:rsidR="00A01AB5" w:rsidRPr="00CD56E8" w:rsidRDefault="00A01AB5" w:rsidP="00A01AB5">
      <w:pPr>
        <w:pStyle w:val="ConcHead"/>
        <w:spacing w:after="0"/>
        <w:jc w:val="both"/>
        <w:rPr>
          <w:rFonts w:ascii="Arial" w:hAnsi="Arial" w:cs="Arial"/>
          <w:lang w:val="en-ID"/>
        </w:rPr>
      </w:pPr>
      <w:r w:rsidRPr="00C27074">
        <w:rPr>
          <w:rFonts w:ascii="Arial" w:hAnsi="Arial" w:cs="Arial"/>
        </w:rPr>
        <w:t>4. Conclusion</w:t>
      </w:r>
    </w:p>
    <w:p w14:paraId="3FA8AF9C" w14:textId="77777777" w:rsidR="00A01AB5" w:rsidRPr="00CD56E8" w:rsidRDefault="00A01AB5" w:rsidP="00A01AB5">
      <w:pPr>
        <w:pStyle w:val="ConcHead"/>
        <w:spacing w:after="0"/>
        <w:jc w:val="both"/>
        <w:rPr>
          <w:rFonts w:ascii="Arial" w:hAnsi="Arial" w:cs="Arial"/>
          <w:lang w:val="en-ID"/>
        </w:rPr>
      </w:pPr>
    </w:p>
    <w:p w14:paraId="4565D18F" w14:textId="4DB96EA3" w:rsidR="00A01AB5" w:rsidRPr="00CD56E8" w:rsidRDefault="00A01AB5" w:rsidP="00A01AB5">
      <w:pPr>
        <w:pStyle w:val="Body"/>
        <w:rPr>
          <w:rFonts w:ascii="Arial" w:hAnsi="Arial" w:cs="Arial"/>
          <w:lang w:val="en-ID"/>
        </w:rPr>
      </w:pPr>
      <w:r w:rsidRPr="00464BE2">
        <w:rPr>
          <w:rFonts w:ascii="Arial" w:hAnsi="Arial" w:cs="Arial"/>
        </w:rPr>
        <w:t>This study aims to analyze the influence of Public Service Motivation (PSM), Love of Money, and Leadership on the Performance of DPKP3 Dairi Regency Employees. Based on the results of the analysis, several important conclusions were obtained. First, PSM has a significant positive effect on employee performance. This shows that the higher the motivation of public services that employees have, the better the quality and quantity of work produced. PSM is an intrinsic driving factor that strengthens employees' dedication in providing services to the community. Second, Love of Money has a significant negative effect on performance. Excessive employee orientation towards money has been proven to reduce public service commitment and ethics, thus having an impact on achieving organizational targets. This emphasizes the importance of controlling financial orientation through a work culture that focuses on the public interest. Third, leadership has a significant positive effect on performance. A leadership style that is fair, supportive, and able to create a sense of security for employees has been proven to increase work motivation and participation in achieving organizational goals. Fourth, simultaneously, PSM, Love of Money, and Leadership have a significant effect on employee performance with a contribution of 53.4%. This means that more than half of the variation in performance can be explained by these three factors. Thus, improving the performance of DPKP3 Dairi Regency employees needs to be done through strengthening public service motivation, controlling orientation towards money, and improving the quality of participatory and visionary leadership.</w:t>
      </w:r>
      <w:r w:rsidR="00E77A3E">
        <w:rPr>
          <w:rFonts w:ascii="Arial" w:hAnsi="Arial" w:cs="Arial"/>
        </w:rPr>
        <w:t xml:space="preserve"> </w:t>
      </w:r>
      <w:r w:rsidR="00E77A3E" w:rsidRPr="00E77A3E">
        <w:rPr>
          <w:rFonts w:ascii="Arial" w:hAnsi="Arial" w:cs="Arial"/>
        </w:rPr>
        <w:t>This study concludes that improving employee performance is a collective effort that must consider three main points. First, intrinsic motivation based on Public Service Motivation (PSM) needs to be continuously cultivated through programs to internalize public service values, integrity, and work ethic. Second, excessive financial orientation (Love of Money) must be controlled to prevent shifting public service commitment towards personal interests; this can be done through a performance-based reward system and strengthening organizational culture. Third, participatory, fair, and visionary leadership qualities are important prerequisites in building a work environment that encourages collaboration and innovation. Thus, the practical implication of this study is that performance improvement strategies in the public sector, particularly in the DPKP3 of Dairi Regency, cannot rely solely on technical or administrative aspects, but must also organize motivation, limit the dominance of financial orientation, and develop transformational leadership.</w:t>
      </w:r>
    </w:p>
    <w:p w14:paraId="18FA933E" w14:textId="77777777" w:rsidR="00C22A0E" w:rsidRPr="00740879" w:rsidRDefault="00C22A0E" w:rsidP="00C22A0E">
      <w:pPr>
        <w:rPr>
          <w:highlight w:val="yellow"/>
        </w:rPr>
      </w:pPr>
      <w:r w:rsidRPr="00740879">
        <w:rPr>
          <w:highlight w:val="yellow"/>
        </w:rPr>
        <w:t>Disclaimer (Artificial intelligence)</w:t>
      </w:r>
    </w:p>
    <w:p w14:paraId="5FEF6765" w14:textId="77777777" w:rsidR="00C22A0E" w:rsidRPr="00740879" w:rsidRDefault="00C22A0E" w:rsidP="00C22A0E">
      <w:pPr>
        <w:rPr>
          <w:highlight w:val="yellow"/>
        </w:rPr>
      </w:pPr>
      <w:r w:rsidRPr="00740879">
        <w:rPr>
          <w:highlight w:val="yellow"/>
        </w:rPr>
        <w:t xml:space="preserve">Option 1: </w:t>
      </w:r>
    </w:p>
    <w:p w14:paraId="7E5E7E88" w14:textId="77777777" w:rsidR="00C22A0E" w:rsidRPr="00740879" w:rsidRDefault="00C22A0E" w:rsidP="00C22A0E">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DF11971" w14:textId="77777777" w:rsidR="00A01AB5" w:rsidRPr="00C9301D" w:rsidRDefault="00A01AB5" w:rsidP="00A01AB5">
      <w:pPr>
        <w:pStyle w:val="ReferHead"/>
        <w:spacing w:after="0"/>
        <w:jc w:val="both"/>
        <w:rPr>
          <w:rFonts w:ascii="Arial" w:hAnsi="Arial" w:cs="Arial"/>
        </w:rPr>
      </w:pPr>
    </w:p>
    <w:p w14:paraId="0569F246" w14:textId="77777777" w:rsidR="00A01AB5" w:rsidRDefault="00A01AB5" w:rsidP="00A01AB5">
      <w:pPr>
        <w:pStyle w:val="ReferHead"/>
        <w:spacing w:after="0"/>
        <w:jc w:val="both"/>
        <w:rPr>
          <w:rFonts w:ascii="Arial" w:hAnsi="Arial" w:cs="Arial"/>
        </w:rPr>
      </w:pPr>
      <w:r w:rsidRPr="00FB2AEA">
        <w:rPr>
          <w:rFonts w:ascii="Arial" w:hAnsi="Arial" w:cs="Arial"/>
        </w:rPr>
        <w:t>References</w:t>
      </w:r>
    </w:p>
    <w:p w14:paraId="4C802253" w14:textId="77777777" w:rsidR="00A01AB5" w:rsidRPr="00E77A3E" w:rsidRDefault="00A01AB5" w:rsidP="00A01AB5">
      <w:pPr>
        <w:pStyle w:val="ReferHead"/>
        <w:spacing w:after="0"/>
        <w:jc w:val="both"/>
        <w:rPr>
          <w:rFonts w:ascii="Arial" w:hAnsi="Arial" w:cs="Arial"/>
          <w:lang w:val="en-ID"/>
        </w:rPr>
      </w:pPr>
    </w:p>
    <w:p w14:paraId="064B2059" w14:textId="77777777" w:rsidR="0088636B" w:rsidRDefault="0088636B" w:rsidP="00C9301D">
      <w:pPr>
        <w:ind w:left="720" w:hanging="720"/>
        <w:jc w:val="both"/>
      </w:pPr>
      <w:r>
        <w:t>Ahmad, R., &amp; Syaebani, M. I. (2024). The Role of Servant Leadership, Public Service Motivation, and Affective Commitment on Employee Organizational Citizenship Behavior in Public Organizations. Co-Value Journal of Cooperative Economics and Entrepreneurship, 15(2).</w:t>
      </w:r>
    </w:p>
    <w:p w14:paraId="4A75B638" w14:textId="60BF1609" w:rsidR="004B55E9" w:rsidRDefault="004B55E9" w:rsidP="00C9301D">
      <w:pPr>
        <w:ind w:left="720" w:hanging="720"/>
        <w:jc w:val="both"/>
      </w:pPr>
      <w:r w:rsidRPr="004B55E9">
        <w:t>Aguinis, H. (2023). Performance management. Sage Publications.</w:t>
      </w:r>
    </w:p>
    <w:p w14:paraId="50E1B4DF" w14:textId="7D1A566B" w:rsidR="004B55E9" w:rsidRDefault="004B55E9" w:rsidP="00C9301D">
      <w:pPr>
        <w:ind w:left="720" w:hanging="720"/>
        <w:jc w:val="both"/>
      </w:pPr>
      <w:proofErr w:type="spellStart"/>
      <w:r w:rsidRPr="004B55E9">
        <w:t>Anderfuhren-Biget</w:t>
      </w:r>
      <w:proofErr w:type="spellEnd"/>
      <w:r w:rsidRPr="004B55E9">
        <w:t xml:space="preserve">, S., Varone, F., Giauque, D., &amp; Ritz, A. (2010). Motivating Employees of the Public Sector: Does Public Service Motivation Matter? International Public Management Journal, 13(3), 213–246. </w:t>
      </w:r>
      <w:hyperlink r:id="rId14" w:history="1">
        <w:r w:rsidRPr="00CB4536">
          <w:rPr>
            <w:rStyle w:val="Hyperlink"/>
          </w:rPr>
          <w:t>https://doi.org/10.1080/10967494.2010.503783</w:t>
        </w:r>
      </w:hyperlink>
      <w:r>
        <w:t xml:space="preserve"> </w:t>
      </w:r>
    </w:p>
    <w:p w14:paraId="19E0ACDF" w14:textId="77777777" w:rsidR="0088636B" w:rsidRDefault="0088636B" w:rsidP="00C9301D">
      <w:pPr>
        <w:ind w:left="720" w:hanging="720"/>
        <w:jc w:val="both"/>
      </w:pPr>
      <w:r w:rsidRPr="00C73397">
        <w:rPr>
          <w:lang w:val="pt-PT"/>
        </w:rPr>
        <w:t xml:space="preserve">Ayem, S., &amp; Leni, L. D. E. (2020). </w:t>
      </w:r>
      <w:r>
        <w:t>The Influence of Ethical Knowledge on the Ethical Perceptions of Accounting Students with Love of Money as an Intervening Variable (Case Study of Accounting Students at Five Universities in the Special Region of Yogyakarta). Journal of Accounting, 12(2), 277–293.</w:t>
      </w:r>
    </w:p>
    <w:p w14:paraId="5B54AEB7" w14:textId="77777777" w:rsidR="0088636B" w:rsidRDefault="0088636B" w:rsidP="00C9301D">
      <w:pPr>
        <w:ind w:left="720" w:hanging="720"/>
        <w:jc w:val="both"/>
      </w:pPr>
      <w:proofErr w:type="spellStart"/>
      <w:r>
        <w:t>Budiantoro</w:t>
      </w:r>
      <w:proofErr w:type="spellEnd"/>
      <w:r>
        <w:t>, H. (2024). THE EFFECT OF LOVE OF MONEY, MOTIVATION, AND RELIGIOSITY ON FRAUDULENT FINANCIAL REPORTING WITH UNETHICAL BEHAVIOR AS AN INTERVENING VARIABLE AND IDEALISM AS A MODERATING VARIABLE. Indonesian Journal of Economics &amp; Management, 24(2), 14–30.</w:t>
      </w:r>
    </w:p>
    <w:p w14:paraId="5ABF9C2A" w14:textId="77777777" w:rsidR="0088636B" w:rsidRDefault="0088636B" w:rsidP="00C9301D">
      <w:pPr>
        <w:ind w:left="720" w:hanging="720"/>
        <w:jc w:val="both"/>
      </w:pPr>
      <w:proofErr w:type="spellStart"/>
      <w:r>
        <w:t>Darmansyah</w:t>
      </w:r>
      <w:proofErr w:type="spellEnd"/>
      <w:r>
        <w:t>, E., &amp; Gunadi, A. (2024). Legal and Political Dynamics in the Alleged Corruption Case Involving Pertamina: A Juridical Analysis and Implications for National Energy Policy. Lex Generalis Law Journal, 5(11).</w:t>
      </w:r>
    </w:p>
    <w:p w14:paraId="7E51DF60" w14:textId="77777777" w:rsidR="0088636B" w:rsidRDefault="0088636B" w:rsidP="00C9301D">
      <w:pPr>
        <w:ind w:left="720" w:hanging="720"/>
        <w:jc w:val="both"/>
      </w:pPr>
      <w:proofErr w:type="spellStart"/>
      <w:r>
        <w:t>Gumilar</w:t>
      </w:r>
      <w:proofErr w:type="spellEnd"/>
      <w:r>
        <w:t xml:space="preserve">, N. (2023). Organizational Culture and Leadership in Education. PT </w:t>
      </w:r>
      <w:proofErr w:type="spellStart"/>
      <w:r>
        <w:t>Kimhsafi</w:t>
      </w:r>
      <w:proofErr w:type="spellEnd"/>
      <w:r>
        <w:t xml:space="preserve"> </w:t>
      </w:r>
      <w:proofErr w:type="spellStart"/>
      <w:r>
        <w:t>Alung</w:t>
      </w:r>
      <w:proofErr w:type="spellEnd"/>
      <w:r>
        <w:t xml:space="preserve"> Cipta.</w:t>
      </w:r>
    </w:p>
    <w:p w14:paraId="25F35778" w14:textId="77777777" w:rsidR="0088636B" w:rsidRDefault="0088636B" w:rsidP="00C9301D">
      <w:pPr>
        <w:ind w:left="720" w:hanging="720"/>
        <w:jc w:val="both"/>
      </w:pPr>
      <w:r>
        <w:t xml:space="preserve">Habibani, R. A., &amp; </w:t>
      </w:r>
      <w:proofErr w:type="spellStart"/>
      <w:r>
        <w:t>Frinaldi</w:t>
      </w:r>
      <w:proofErr w:type="spellEnd"/>
      <w:r>
        <w:t>, A. (2025). INNOVATION IN PUBLIC ORGANIZATIONAL CULTURE IN THE DIGITAL ERA: OPPORTUNITIES AND IMPLEMENTATION STRATEGIES. SOCIAL: Journal of Social Studies Educational Innovation, 5(2), 407–421.</w:t>
      </w:r>
    </w:p>
    <w:p w14:paraId="036F5829" w14:textId="77777777" w:rsidR="0088636B" w:rsidRDefault="0088636B" w:rsidP="00C9301D">
      <w:pPr>
        <w:ind w:left="720" w:hanging="720"/>
        <w:jc w:val="both"/>
      </w:pPr>
      <w:r>
        <w:t>Hamid, N. (2021). The Influence of Public Service Motivation and Job Satisfaction on Employee Performance. Muhammadiyah Riau Accounting and Business Journal, 2(2), 170–181.</w:t>
      </w:r>
    </w:p>
    <w:p w14:paraId="6195CDE5" w14:textId="77777777" w:rsidR="0088636B" w:rsidRDefault="0088636B" w:rsidP="00C9301D">
      <w:pPr>
        <w:ind w:left="720" w:hanging="720"/>
        <w:jc w:val="both"/>
      </w:pPr>
      <w:proofErr w:type="spellStart"/>
      <w:r>
        <w:t>Istiqomah</w:t>
      </w:r>
      <w:proofErr w:type="spellEnd"/>
      <w:r>
        <w:t xml:space="preserve">, R., </w:t>
      </w:r>
      <w:proofErr w:type="spellStart"/>
      <w:r>
        <w:t>Fitrijanti</w:t>
      </w:r>
      <w:proofErr w:type="spellEnd"/>
      <w:r>
        <w:t xml:space="preserve">, T., &amp; </w:t>
      </w:r>
      <w:proofErr w:type="spellStart"/>
      <w:r>
        <w:t>Puspitasari</w:t>
      </w:r>
      <w:proofErr w:type="spellEnd"/>
      <w:r>
        <w:t>, E. (2024). The influence of love of money and Machiavellianism on auditors' ethical behavior with religiosity as a moderator. Compartment: Scientific Journal of Accounting, 22(2), 180–197.</w:t>
      </w:r>
    </w:p>
    <w:p w14:paraId="4B08C273" w14:textId="77777777" w:rsidR="0088636B" w:rsidRDefault="0088636B" w:rsidP="00C9301D">
      <w:pPr>
        <w:ind w:left="720" w:hanging="720"/>
        <w:jc w:val="both"/>
      </w:pPr>
      <w:proofErr w:type="spellStart"/>
      <w:r>
        <w:t>Iswahyudi</w:t>
      </w:r>
      <w:proofErr w:type="spellEnd"/>
      <w:r>
        <w:t xml:space="preserve">, M. S., PCC, A., </w:t>
      </w:r>
      <w:proofErr w:type="spellStart"/>
      <w:r>
        <w:t>Umalihayati</w:t>
      </w:r>
      <w:proofErr w:type="spellEnd"/>
      <w:r>
        <w:t xml:space="preserve">, S., KM, S., </w:t>
      </w:r>
      <w:proofErr w:type="spellStart"/>
      <w:r>
        <w:t>Kasanusi</w:t>
      </w:r>
      <w:proofErr w:type="spellEnd"/>
      <w:r>
        <w:t xml:space="preserve">, M. S., Fatma Sarie, S. T., Subhan, H. M., Zulkifli, S. E., Hasmirati, S. A., &amp; Ag, M. (2023). Leadership Style. </w:t>
      </w:r>
      <w:proofErr w:type="spellStart"/>
      <w:r>
        <w:t>Cendikia</w:t>
      </w:r>
      <w:proofErr w:type="spellEnd"/>
      <w:r>
        <w:t xml:space="preserve"> Mulia </w:t>
      </w:r>
      <w:proofErr w:type="spellStart"/>
      <w:r>
        <w:t>Mandiri</w:t>
      </w:r>
      <w:proofErr w:type="spellEnd"/>
      <w:r>
        <w:t>.</w:t>
      </w:r>
    </w:p>
    <w:p w14:paraId="2A18A413" w14:textId="77777777" w:rsidR="0088636B" w:rsidRDefault="0088636B" w:rsidP="00C9301D">
      <w:pPr>
        <w:ind w:left="720" w:hanging="720"/>
        <w:jc w:val="both"/>
      </w:pPr>
      <w:proofErr w:type="spellStart"/>
      <w:r>
        <w:t>Julianto</w:t>
      </w:r>
      <w:proofErr w:type="spellEnd"/>
      <w:r>
        <w:t xml:space="preserve">, B., &amp; </w:t>
      </w:r>
      <w:proofErr w:type="spellStart"/>
      <w:r>
        <w:t>Carnarez</w:t>
      </w:r>
      <w:proofErr w:type="spellEnd"/>
      <w:r>
        <w:t>, T. Y. A. (2021). Factors Influencing Professional Organizations: Leadership, Effective Communication, Performance, and Organizational Effectiveness (A Literature Review of Applied Management Science). Journal of Applied Management Science, 2(5), 676–691.</w:t>
      </w:r>
    </w:p>
    <w:p w14:paraId="0E5B2EC5" w14:textId="77777777" w:rsidR="0088636B" w:rsidRDefault="0088636B" w:rsidP="00C9301D">
      <w:pPr>
        <w:ind w:left="720" w:hanging="720"/>
        <w:jc w:val="both"/>
      </w:pPr>
      <w:proofErr w:type="spellStart"/>
      <w:r>
        <w:t>Kalogiannidis</w:t>
      </w:r>
      <w:proofErr w:type="spellEnd"/>
      <w:r>
        <w:t>, S. (2021). The Impact of Employee Motivation on Organizational Performance. A Scoping Review Paper for the Public Sector. The Strategic Journal of Business &amp; Change Management, 8(3), 984, 996(3).</w:t>
      </w:r>
    </w:p>
    <w:p w14:paraId="5B1DE214" w14:textId="77777777" w:rsidR="0088636B" w:rsidRDefault="0088636B" w:rsidP="00C9301D">
      <w:pPr>
        <w:ind w:left="720" w:hanging="720"/>
        <w:jc w:val="both"/>
      </w:pPr>
      <w:proofErr w:type="spellStart"/>
      <w:r>
        <w:t>Kuruway</w:t>
      </w:r>
      <w:proofErr w:type="spellEnd"/>
      <w:r>
        <w:t xml:space="preserve">, M. (2021). The Influence of Leadership, Motivation, and Job Satisfaction on Employee Performance at the </w:t>
      </w:r>
      <w:proofErr w:type="spellStart"/>
      <w:r>
        <w:t>Mappi</w:t>
      </w:r>
      <w:proofErr w:type="spellEnd"/>
      <w:r>
        <w:t xml:space="preserve"> Regency Regional Secretary's Office. Journal of Information Systems Management Economics, 3(1), 85–92.</w:t>
      </w:r>
    </w:p>
    <w:p w14:paraId="2477010B" w14:textId="77777777" w:rsidR="0088636B" w:rsidRDefault="0088636B" w:rsidP="00C9301D">
      <w:pPr>
        <w:ind w:left="720" w:hanging="720"/>
        <w:jc w:val="both"/>
      </w:pPr>
      <w:r>
        <w:t xml:space="preserve">Lestari, T. (2021). The Influence of Machiavellianism, Love of Money, and Socioeconomic Status on Perceptions of Tax Evasion Ethics, with Religiosity as a Moderating Variable. Thesis, </w:t>
      </w:r>
      <w:proofErr w:type="spellStart"/>
      <w:r>
        <w:t>Walisongo</w:t>
      </w:r>
      <w:proofErr w:type="spellEnd"/>
      <w:r>
        <w:t xml:space="preserve"> State Islamic University, Semarang, 1–112.</w:t>
      </w:r>
    </w:p>
    <w:p w14:paraId="474825BD" w14:textId="7C305E6F" w:rsidR="004B55E9" w:rsidRDefault="004B55E9" w:rsidP="00C9301D">
      <w:pPr>
        <w:ind w:left="720" w:hanging="720"/>
        <w:jc w:val="both"/>
      </w:pPr>
      <w:r w:rsidRPr="004B55E9">
        <w:t>Li</w:t>
      </w:r>
      <w:r w:rsidRPr="004B55E9">
        <w:rPr>
          <w:rFonts w:ascii="Cambria Math" w:hAnsi="Cambria Math" w:cs="Cambria Math"/>
        </w:rPr>
        <w:t>‐</w:t>
      </w:r>
      <w:r w:rsidRPr="004B55E9">
        <w:t>Ping Tang, T., Shin</w:t>
      </w:r>
      <w:r w:rsidRPr="004B55E9">
        <w:rPr>
          <w:rFonts w:ascii="Cambria Math" w:hAnsi="Cambria Math" w:cs="Cambria Math"/>
        </w:rPr>
        <w:t>‐</w:t>
      </w:r>
      <w:r w:rsidRPr="004B55E9">
        <w:t>Hsiung Tang, D., &amp; Luna</w:t>
      </w:r>
      <w:r w:rsidRPr="004B55E9">
        <w:rPr>
          <w:rFonts w:ascii="Cambria Math" w:hAnsi="Cambria Math" w:cs="Cambria Math"/>
        </w:rPr>
        <w:t>‐</w:t>
      </w:r>
      <w:proofErr w:type="spellStart"/>
      <w:r w:rsidRPr="004B55E9">
        <w:t>Arocas</w:t>
      </w:r>
      <w:proofErr w:type="spellEnd"/>
      <w:r w:rsidRPr="004B55E9">
        <w:t>, R. (2005). Money profiles: the love of money, attitudes, and needs. Personnel Review, 34(5), 603</w:t>
      </w:r>
      <w:r w:rsidRPr="004B55E9">
        <w:rPr>
          <w:rFonts w:cs="Helvetica"/>
        </w:rPr>
        <w:t>–</w:t>
      </w:r>
      <w:r w:rsidRPr="004B55E9">
        <w:t xml:space="preserve">618. </w:t>
      </w:r>
      <w:hyperlink r:id="rId15" w:history="1">
        <w:r w:rsidRPr="00CB4536">
          <w:rPr>
            <w:rStyle w:val="Hyperlink"/>
          </w:rPr>
          <w:t>https://doi.org/10.1108/00483480510612549</w:t>
        </w:r>
      </w:hyperlink>
      <w:r>
        <w:t xml:space="preserve"> </w:t>
      </w:r>
    </w:p>
    <w:p w14:paraId="271232E3" w14:textId="740620B8" w:rsidR="004B55E9" w:rsidRDefault="004B55E9" w:rsidP="00C9301D">
      <w:pPr>
        <w:ind w:left="720" w:hanging="720"/>
        <w:jc w:val="both"/>
      </w:pPr>
      <w:r w:rsidRPr="004B55E9">
        <w:t>Li</w:t>
      </w:r>
      <w:r w:rsidRPr="004B55E9">
        <w:rPr>
          <w:rFonts w:ascii="Cambria Math" w:hAnsi="Cambria Math" w:cs="Cambria Math"/>
        </w:rPr>
        <w:t>‐</w:t>
      </w:r>
      <w:r w:rsidRPr="004B55E9">
        <w:t>Ping Tang, T., Tillery, K. R., Lazarevski, B., &amp; Luna</w:t>
      </w:r>
      <w:r w:rsidRPr="004B55E9">
        <w:rPr>
          <w:rFonts w:ascii="Cambria Math" w:hAnsi="Cambria Math" w:cs="Cambria Math"/>
        </w:rPr>
        <w:t>‐</w:t>
      </w:r>
      <w:proofErr w:type="spellStart"/>
      <w:r w:rsidRPr="004B55E9">
        <w:t>Arocas</w:t>
      </w:r>
      <w:proofErr w:type="spellEnd"/>
      <w:r w:rsidRPr="004B55E9">
        <w:t>, R. (2004). The love of money and work</w:t>
      </w:r>
      <w:r w:rsidRPr="004B55E9">
        <w:rPr>
          <w:rFonts w:ascii="Cambria Math" w:hAnsi="Cambria Math" w:cs="Cambria Math"/>
        </w:rPr>
        <w:t>‐</w:t>
      </w:r>
      <w:r w:rsidRPr="004B55E9">
        <w:t>related attitudes. Journal of Managerial Psychology, 19(5), 542</w:t>
      </w:r>
      <w:r w:rsidRPr="004B55E9">
        <w:rPr>
          <w:rFonts w:cs="Helvetica"/>
        </w:rPr>
        <w:t>–</w:t>
      </w:r>
      <w:r w:rsidRPr="004B55E9">
        <w:t xml:space="preserve">548. </w:t>
      </w:r>
      <w:hyperlink r:id="rId16" w:history="1">
        <w:r w:rsidRPr="00CB4536">
          <w:rPr>
            <w:rStyle w:val="Hyperlink"/>
          </w:rPr>
          <w:t>https://doi.org/10.1108/02683940410543614</w:t>
        </w:r>
      </w:hyperlink>
      <w:r>
        <w:t xml:space="preserve"> </w:t>
      </w:r>
    </w:p>
    <w:p w14:paraId="68DDB1A3" w14:textId="0D59E724" w:rsidR="004B55E9" w:rsidRDefault="004B55E9" w:rsidP="00C9301D">
      <w:pPr>
        <w:ind w:left="720" w:hanging="720"/>
        <w:jc w:val="both"/>
      </w:pPr>
      <w:r w:rsidRPr="004B55E9">
        <w:t xml:space="preserve">Li, H., Sajjad, N., Wang, Q., Muhammad Ali, A., Khaqan, Z., &amp; Amina, S. (2019). Influence of Transformational Leadership on Employees’ Innovative Work Behavior in Sustainable Organizations: Test of Mediation and Moderation Processes. Sustainability, 11(6), 1594. </w:t>
      </w:r>
      <w:hyperlink r:id="rId17" w:history="1">
        <w:r w:rsidRPr="00CB4536">
          <w:rPr>
            <w:rStyle w:val="Hyperlink"/>
          </w:rPr>
          <w:t>https://doi.org/10.3390/su11061594</w:t>
        </w:r>
      </w:hyperlink>
      <w:r>
        <w:t xml:space="preserve"> </w:t>
      </w:r>
    </w:p>
    <w:p w14:paraId="046FCC6E" w14:textId="77777777" w:rsidR="0088636B" w:rsidRDefault="0088636B" w:rsidP="00C9301D">
      <w:pPr>
        <w:ind w:left="720" w:hanging="720"/>
        <w:jc w:val="both"/>
      </w:pPr>
      <w:proofErr w:type="spellStart"/>
      <w:r>
        <w:t>Lusinto</w:t>
      </w:r>
      <w:proofErr w:type="spellEnd"/>
      <w:r>
        <w:t>, W. H. (2024). The Influence of Customer Service Orientation and Public Service Motivation on Civil Servant Performance in South Tangerang. Journal of Civilization Administration, 4(2), 420–431.</w:t>
      </w:r>
    </w:p>
    <w:p w14:paraId="50024BBC" w14:textId="77777777" w:rsidR="0088636B" w:rsidRDefault="0088636B" w:rsidP="00C9301D">
      <w:pPr>
        <w:ind w:left="720" w:hanging="720"/>
        <w:jc w:val="both"/>
      </w:pPr>
      <w:proofErr w:type="spellStart"/>
      <w:r>
        <w:t>Maggalatta</w:t>
      </w:r>
      <w:proofErr w:type="spellEnd"/>
      <w:r>
        <w:t xml:space="preserve">, A., &amp; </w:t>
      </w:r>
      <w:proofErr w:type="spellStart"/>
      <w:r>
        <w:t>Adhariani</w:t>
      </w:r>
      <w:proofErr w:type="spellEnd"/>
      <w:r>
        <w:t>, D. (2020). For love or money: investigating the love of money, Machiavellianism and accounting students' ethical perception. Journal of International Education in Business, 13(2), 203–220.</w:t>
      </w:r>
    </w:p>
    <w:p w14:paraId="0E622BB6" w14:textId="37FD0876" w:rsidR="004B55E9" w:rsidRDefault="004B55E9" w:rsidP="00C9301D">
      <w:pPr>
        <w:ind w:left="720" w:hanging="720"/>
        <w:jc w:val="both"/>
      </w:pPr>
      <w:r w:rsidRPr="004B55E9">
        <w:rPr>
          <w:lang w:val="pt-PT"/>
        </w:rPr>
        <w:t xml:space="preserve">Martini, I. A. O., Gorda, A. A. N. E. S., Gorda, A. A. N. O. S., Sari, D. M. F. P., &amp; Antara, M. E. Y. (2024). </w:t>
      </w:r>
      <w:r w:rsidRPr="004B55E9">
        <w:t xml:space="preserve">Impact of competence development, on work creativity, employee performance, and competitiveness of woven products. Cogent Business &amp; Management, 11(1). </w:t>
      </w:r>
      <w:hyperlink r:id="rId18" w:history="1">
        <w:r w:rsidRPr="00CB4536">
          <w:rPr>
            <w:rStyle w:val="Hyperlink"/>
          </w:rPr>
          <w:t>https://doi.org/10.1080/23311975.2024.2353136</w:t>
        </w:r>
      </w:hyperlink>
      <w:r>
        <w:t xml:space="preserve"> </w:t>
      </w:r>
    </w:p>
    <w:p w14:paraId="032058D9" w14:textId="77777777" w:rsidR="0088636B" w:rsidRDefault="0088636B" w:rsidP="00C9301D">
      <w:pPr>
        <w:ind w:left="720" w:hanging="720"/>
        <w:jc w:val="both"/>
      </w:pPr>
      <w:proofErr w:type="spellStart"/>
      <w:r>
        <w:t>Nurung</w:t>
      </w:r>
      <w:proofErr w:type="spellEnd"/>
      <w:r>
        <w:t xml:space="preserve">, J., </w:t>
      </w:r>
      <w:proofErr w:type="spellStart"/>
      <w:r>
        <w:t>Tamsah</w:t>
      </w:r>
      <w:proofErr w:type="spellEnd"/>
      <w:r>
        <w:t>, H., &amp; Azis, M. (2020). The effect of leadership on public service quality. IOP Conference Series: Earth and Environmental Science, 473(1), 12070.</w:t>
      </w:r>
    </w:p>
    <w:p w14:paraId="23A10B87" w14:textId="71ADE516" w:rsidR="004B55E9" w:rsidRDefault="004B55E9" w:rsidP="00C9301D">
      <w:pPr>
        <w:ind w:left="720" w:hanging="720"/>
        <w:jc w:val="both"/>
      </w:pPr>
      <w:r w:rsidRPr="004B55E9">
        <w:t xml:space="preserve">Perry, J. L. (1997). Antecedents of Public Service Motivation. Journal of Public Administration Research and Theory, 7(2), 181–197. </w:t>
      </w:r>
      <w:hyperlink r:id="rId19" w:history="1">
        <w:r w:rsidRPr="00CB4536">
          <w:rPr>
            <w:rStyle w:val="Hyperlink"/>
          </w:rPr>
          <w:t>https://doi.org/10.1093/oxfordjournals.jpart.a024345</w:t>
        </w:r>
      </w:hyperlink>
      <w:r>
        <w:t xml:space="preserve"> </w:t>
      </w:r>
    </w:p>
    <w:p w14:paraId="0AFD1F61" w14:textId="77777777" w:rsidR="0088636B" w:rsidRDefault="0088636B" w:rsidP="00C9301D">
      <w:pPr>
        <w:ind w:left="720" w:hanging="720"/>
        <w:jc w:val="both"/>
      </w:pPr>
      <w:r>
        <w:t>Piatak, J. S., Sowa, J. E., Jacobson, W. S., &amp; McGinnis Johnson, J. (2020). Infusing public service motivation (PSM) throughout the employment relationship: A review of PSM and the human resource management process. International Public Management Journal, 24(1), 86–105.</w:t>
      </w:r>
    </w:p>
    <w:p w14:paraId="2BA9759A" w14:textId="77777777" w:rsidR="0088636B" w:rsidRDefault="0088636B" w:rsidP="00C9301D">
      <w:pPr>
        <w:ind w:left="720" w:hanging="720"/>
        <w:jc w:val="both"/>
      </w:pPr>
      <w:r>
        <w:t xml:space="preserve">Prabowo, H., </w:t>
      </w:r>
      <w:proofErr w:type="spellStart"/>
      <w:r>
        <w:t>Suwanda</w:t>
      </w:r>
      <w:proofErr w:type="spellEnd"/>
      <w:r>
        <w:t xml:space="preserve">, D., &amp; </w:t>
      </w:r>
      <w:proofErr w:type="spellStart"/>
      <w:r>
        <w:t>Syafri</w:t>
      </w:r>
      <w:proofErr w:type="spellEnd"/>
      <w:r>
        <w:t xml:space="preserve">, W. (2022). Service Innovation in Public Organizations. CV </w:t>
      </w:r>
      <w:proofErr w:type="spellStart"/>
      <w:r>
        <w:t>Remaja</w:t>
      </w:r>
      <w:proofErr w:type="spellEnd"/>
      <w:r>
        <w:t xml:space="preserve"> Rosdakarya.</w:t>
      </w:r>
    </w:p>
    <w:p w14:paraId="1F11699B" w14:textId="77777777" w:rsidR="0088636B" w:rsidRDefault="0088636B" w:rsidP="00C9301D">
      <w:pPr>
        <w:ind w:left="720" w:hanging="720"/>
        <w:jc w:val="both"/>
      </w:pPr>
      <w:r>
        <w:t xml:space="preserve">Praditya, R. A., </w:t>
      </w:r>
      <w:proofErr w:type="spellStart"/>
      <w:r>
        <w:t>Prayuda</w:t>
      </w:r>
      <w:proofErr w:type="spellEnd"/>
      <w:r>
        <w:t>, R. Z., &amp; Purwanto, A. (2025). Correlation of Job Satisfaction and Leadership on Employee Performance in SMEs. International Journal of Social, Policy, and Law, 6(4), 1–14.</w:t>
      </w:r>
    </w:p>
    <w:p w14:paraId="7A0D33A3" w14:textId="77777777" w:rsidR="0088636B" w:rsidRDefault="0088636B" w:rsidP="00C9301D">
      <w:pPr>
        <w:ind w:left="720" w:hanging="720"/>
        <w:jc w:val="both"/>
      </w:pPr>
      <w:proofErr w:type="spellStart"/>
      <w:r>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6782F1FB" w14:textId="77777777" w:rsidR="0088636B" w:rsidRDefault="0088636B" w:rsidP="00C9301D">
      <w:pPr>
        <w:ind w:left="720" w:hanging="720"/>
        <w:jc w:val="both"/>
      </w:pPr>
      <w:proofErr w:type="spellStart"/>
      <w:r>
        <w:t>Rumbi</w:t>
      </w:r>
      <w:proofErr w:type="spellEnd"/>
      <w:r>
        <w:t>, S., &amp; Christian, F. (2021). The Effects of Motivation, Leadership, and Work Environment on Employee Performance: A Case of a Local Government Agency in an Emerging Country. Britain International of Humanities and Social Sciences (</w:t>
      </w:r>
      <w:proofErr w:type="spellStart"/>
      <w:r>
        <w:t>BIoHS</w:t>
      </w:r>
      <w:proofErr w:type="spellEnd"/>
      <w:r>
        <w:t>) Journal, 3(2), 347–360.</w:t>
      </w:r>
    </w:p>
    <w:p w14:paraId="12C92DA5" w14:textId="77777777" w:rsidR="0088636B" w:rsidRDefault="0088636B" w:rsidP="00C9301D">
      <w:pPr>
        <w:ind w:left="720" w:hanging="720"/>
        <w:jc w:val="both"/>
      </w:pPr>
      <w:r>
        <w:t xml:space="preserve">Sari, M., Rachman, H., Astuti, N. J., </w:t>
      </w:r>
      <w:proofErr w:type="spellStart"/>
      <w:r>
        <w:t>Afgani</w:t>
      </w:r>
      <w:proofErr w:type="spellEnd"/>
      <w:r>
        <w:t xml:space="preserve">, M. W., &amp; Abdullah, R. (2022). </w:t>
      </w:r>
      <w:proofErr w:type="spellStart"/>
      <w:r>
        <w:t>ExPlanatory</w:t>
      </w:r>
      <w:proofErr w:type="spellEnd"/>
      <w:r>
        <w:t xml:space="preserve"> survey in quantitative descriptive research methods. Method, 1.</w:t>
      </w:r>
    </w:p>
    <w:p w14:paraId="4AE8D687" w14:textId="77777777" w:rsidR="0088636B" w:rsidRDefault="0088636B" w:rsidP="00C9301D">
      <w:pPr>
        <w:ind w:left="720" w:hanging="720"/>
        <w:jc w:val="both"/>
      </w:pPr>
      <w:proofErr w:type="spellStart"/>
      <w:r>
        <w:t>Sarjito</w:t>
      </w:r>
      <w:proofErr w:type="spellEnd"/>
      <w:r>
        <w:t>, A. (2025). Analysis of the Failure of Public Service Motivation as an Instrument for Corruption Prevention in the Indonesian State Apparatus. ASIA-PACIFIC JOURNAL OF PUBLIC POLICY, 1–15.</w:t>
      </w:r>
    </w:p>
    <w:p w14:paraId="072423DF" w14:textId="24A99CA2" w:rsidR="004B55E9" w:rsidRDefault="004B55E9" w:rsidP="00C9301D">
      <w:pPr>
        <w:ind w:left="720" w:hanging="720"/>
        <w:jc w:val="both"/>
      </w:pPr>
      <w:r w:rsidRPr="004B55E9">
        <w:t xml:space="preserve">Schwarz, G., Eva, N., &amp; Newman, A. (2020). Can Public Leadership Increase Public Service Motivation and Job Performance? Public Administration Review, 80(4), 543–554. </w:t>
      </w:r>
      <w:hyperlink r:id="rId20" w:history="1">
        <w:r w:rsidRPr="00CB4536">
          <w:rPr>
            <w:rStyle w:val="Hyperlink"/>
          </w:rPr>
          <w:t>https://doi.org/10.1111/puar.13182</w:t>
        </w:r>
      </w:hyperlink>
      <w:r>
        <w:t xml:space="preserve"> </w:t>
      </w:r>
    </w:p>
    <w:p w14:paraId="617ACCBC" w14:textId="77777777" w:rsidR="0088636B" w:rsidRDefault="0088636B" w:rsidP="00C9301D">
      <w:pPr>
        <w:ind w:left="720" w:hanging="720"/>
        <w:jc w:val="both"/>
      </w:pPr>
      <w:proofErr w:type="spellStart"/>
      <w:r>
        <w:t>Selitubun</w:t>
      </w:r>
      <w:proofErr w:type="spellEnd"/>
      <w:r>
        <w:t>, Y. Y. (2022). PUBLIC SERVICE MOTIVATION IN THE DEPARTMENT OF POPULATION AND CIVIL REGISTRATION (DUKCAPIL) OF MERAUKE REGENCY. Hasanuddin University.</w:t>
      </w:r>
    </w:p>
    <w:p w14:paraId="3F0D4461" w14:textId="77777777" w:rsidR="0088636B" w:rsidRDefault="0088636B" w:rsidP="00C9301D">
      <w:pPr>
        <w:ind w:left="720" w:hanging="720"/>
        <w:jc w:val="both"/>
      </w:pPr>
      <w:r>
        <w:t xml:space="preserve">Soeardi, E. K., </w:t>
      </w:r>
      <w:proofErr w:type="spellStart"/>
      <w:r>
        <w:t>Ilhami</w:t>
      </w:r>
      <w:proofErr w:type="spellEnd"/>
      <w:r>
        <w:t>, R., &amp; Achmad, W. (2023). The role of leadership in the development of public organizations. Journal of Governance, 7(4), 877–884.</w:t>
      </w:r>
    </w:p>
    <w:p w14:paraId="7B050F48" w14:textId="77777777" w:rsidR="0088636B" w:rsidRDefault="0088636B" w:rsidP="00C9301D">
      <w:pPr>
        <w:ind w:left="720" w:hanging="720"/>
        <w:jc w:val="both"/>
      </w:pPr>
      <w:r>
        <w:t xml:space="preserve">Tolu, A., </w:t>
      </w:r>
      <w:proofErr w:type="spellStart"/>
      <w:r>
        <w:t>Mamentu</w:t>
      </w:r>
      <w:proofErr w:type="spellEnd"/>
      <w:r>
        <w:t xml:space="preserve">, M., &amp; </w:t>
      </w:r>
      <w:proofErr w:type="spellStart"/>
      <w:r>
        <w:t>Rumawas</w:t>
      </w:r>
      <w:proofErr w:type="spellEnd"/>
      <w:r>
        <w:t>, W. (2021). The Influence of Leadership Style, Work Environment, and Work Motivation on Employee Performance. Journal of Business Administration (JAB), 11(1), 7–13.</w:t>
      </w:r>
    </w:p>
    <w:p w14:paraId="0C283964" w14:textId="77777777" w:rsidR="0088636B" w:rsidRDefault="0088636B" w:rsidP="00C9301D">
      <w:pPr>
        <w:ind w:left="720" w:hanging="720"/>
        <w:jc w:val="both"/>
      </w:pPr>
      <w:r>
        <w:t xml:space="preserve">Usman, S., </w:t>
      </w:r>
      <w:proofErr w:type="spellStart"/>
      <w:r>
        <w:t>Lasiatun</w:t>
      </w:r>
      <w:proofErr w:type="spellEnd"/>
      <w:r>
        <w:t xml:space="preserve">, K. M. T., Kesek, M. N., </w:t>
      </w:r>
      <w:proofErr w:type="spellStart"/>
      <w:r>
        <w:t>Riatmaja</w:t>
      </w:r>
      <w:proofErr w:type="spellEnd"/>
      <w:r>
        <w:t xml:space="preserve">, D. S., &amp; Papia, J. N. T. (2023). Factors Influencing Employee Performance (A Literature Study of Human Resource Management). </w:t>
      </w:r>
      <w:proofErr w:type="spellStart"/>
      <w:r>
        <w:t>Tambusai</w:t>
      </w:r>
      <w:proofErr w:type="spellEnd"/>
      <w:r>
        <w:t xml:space="preserve"> Journal of Education, 7(2), 10462–10468.</w:t>
      </w:r>
    </w:p>
    <w:p w14:paraId="6F4AEA29" w14:textId="79F0EA2D" w:rsidR="004B55E9" w:rsidRDefault="004B55E9" w:rsidP="00C9301D">
      <w:pPr>
        <w:ind w:left="720" w:hanging="720"/>
        <w:jc w:val="both"/>
      </w:pPr>
      <w:r w:rsidRPr="004B55E9">
        <w:rPr>
          <w:lang w:val="nl-NL"/>
        </w:rPr>
        <w:t xml:space="preserve">van Loon, N. M., Vandenabeele, W., &amp; Leisink, P. (2015). </w:t>
      </w:r>
      <w:r w:rsidRPr="004B55E9">
        <w:t xml:space="preserve">On the bright and dark side of public service motivation: the relationship between PSM and employee wellbeing. Public Money &amp; Management, 35(5), 349–356. </w:t>
      </w:r>
      <w:hyperlink r:id="rId21" w:history="1">
        <w:r w:rsidRPr="00CB4536">
          <w:rPr>
            <w:rStyle w:val="Hyperlink"/>
          </w:rPr>
          <w:t>https://doi.org/10.1080/09540962.2015.1061171</w:t>
        </w:r>
      </w:hyperlink>
      <w:r>
        <w:t xml:space="preserve"> </w:t>
      </w:r>
    </w:p>
    <w:p w14:paraId="790C244E" w14:textId="4D36936B" w:rsidR="004B55E9" w:rsidRDefault="004B55E9" w:rsidP="00C9301D">
      <w:pPr>
        <w:ind w:left="720" w:hanging="720"/>
        <w:jc w:val="both"/>
      </w:pPr>
      <w:r w:rsidRPr="004B55E9">
        <w:t xml:space="preserve">Vandenabeele, W. (2009). The mediating effect of job satisfaction and organizational commitment on self-reported performance: more robust evidence of the PSM—performance relationship. International Review of Administrative Sciences, 75(1), 11–34. </w:t>
      </w:r>
      <w:hyperlink r:id="rId22" w:history="1">
        <w:r w:rsidRPr="00CB4536">
          <w:rPr>
            <w:rStyle w:val="Hyperlink"/>
          </w:rPr>
          <w:t>https://doi.org/10.1177/0020852308099504</w:t>
        </w:r>
      </w:hyperlink>
      <w:r>
        <w:t xml:space="preserve"> </w:t>
      </w:r>
    </w:p>
    <w:p w14:paraId="7E2E6B18" w14:textId="77777777" w:rsidR="0088636B" w:rsidRDefault="0088636B" w:rsidP="00C9301D">
      <w:pPr>
        <w:ind w:left="720" w:hanging="720"/>
        <w:jc w:val="both"/>
      </w:pPr>
      <w:r>
        <w:t>Wang, X., Chen, Z., &amp; Krumhuber, E. G. (2020). Money: An Integrated Review and Synthesis from a Psychological Perspective. Review of General Psychology, 24(2), 172–190.</w:t>
      </w:r>
    </w:p>
    <w:p w14:paraId="19121FA6" w14:textId="4958F917" w:rsidR="00A01AB5" w:rsidRDefault="0088636B" w:rsidP="00C9301D">
      <w:pPr>
        <w:ind w:left="720" w:hanging="720"/>
        <w:jc w:val="both"/>
      </w:pPr>
      <w:r>
        <w:t xml:space="preserve">Zubair, S. S., Khan, M. A., &amp; </w:t>
      </w:r>
      <w:proofErr w:type="spellStart"/>
      <w:r>
        <w:t>Mukaram</w:t>
      </w:r>
      <w:proofErr w:type="spellEnd"/>
      <w:r>
        <w:t xml:space="preserve">, A. T. (2021). Public service motivation and organizational performance: Catalyzing effects of altruism, perceived social impact and political support. </w:t>
      </w:r>
      <w:proofErr w:type="spellStart"/>
      <w:r>
        <w:t>Plos</w:t>
      </w:r>
      <w:proofErr w:type="spellEnd"/>
      <w:r>
        <w:t xml:space="preserve"> One, 16(12), e0260559.</w:t>
      </w:r>
    </w:p>
    <w:sectPr w:rsidR="00A01AB5" w:rsidSect="00FD387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3B6D6" w14:textId="77777777" w:rsidR="00E45220" w:rsidRDefault="00E45220">
      <w:r>
        <w:separator/>
      </w:r>
    </w:p>
  </w:endnote>
  <w:endnote w:type="continuationSeparator" w:id="0">
    <w:p w14:paraId="33B18096" w14:textId="77777777" w:rsidR="00E45220" w:rsidRDefault="00E45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9B9D1" w14:textId="77777777" w:rsidR="00FD3871" w:rsidRDefault="00FD38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0E7A3" w14:textId="4EF76E2A" w:rsidR="00A01AB5" w:rsidRPr="00230BCF" w:rsidRDefault="00A01AB5" w:rsidP="00230BCF">
    <w:pPr>
      <w:pStyle w:val="Footer"/>
    </w:pPr>
    <w:r w:rsidRPr="00230BC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183" w14:textId="144924C3" w:rsidR="00A01AB5" w:rsidRPr="00FD3871" w:rsidRDefault="00A01AB5" w:rsidP="00FD3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24B790" w14:textId="77777777" w:rsidR="00E45220" w:rsidRDefault="00E45220">
      <w:r>
        <w:separator/>
      </w:r>
    </w:p>
  </w:footnote>
  <w:footnote w:type="continuationSeparator" w:id="0">
    <w:p w14:paraId="7F24EB58" w14:textId="77777777" w:rsidR="00E45220" w:rsidRDefault="00E452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8128C" w14:textId="6E771124" w:rsidR="00FD3871" w:rsidRDefault="00000000">
    <w:pPr>
      <w:pStyle w:val="Header"/>
    </w:pPr>
    <w:r>
      <w:rPr>
        <w:noProof/>
      </w:rPr>
      <w:pict w14:anchorId="2DF01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1C26D" w14:textId="128D964C" w:rsidR="00FD3871" w:rsidRDefault="00000000">
    <w:pPr>
      <w:pStyle w:val="Header"/>
    </w:pPr>
    <w:r>
      <w:rPr>
        <w:noProof/>
      </w:rPr>
      <w:pict w14:anchorId="44447D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07832" w14:textId="14AB29E3" w:rsidR="00A01AB5" w:rsidRPr="00296529" w:rsidRDefault="00000000" w:rsidP="00296529">
    <w:pPr>
      <w:ind w:left="2160"/>
      <w:jc w:val="center"/>
      <w:rPr>
        <w:rFonts w:ascii="Times New Roman" w:eastAsia="Calibri" w:hAnsi="Times New Roman"/>
        <w:i/>
        <w:sz w:val="18"/>
        <w:szCs w:val="22"/>
      </w:rPr>
    </w:pPr>
    <w:r>
      <w:rPr>
        <w:noProof/>
      </w:rPr>
      <w:pict w14:anchorId="3D9EE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BCFD9D3" w14:textId="77777777" w:rsidR="00A01AB5" w:rsidRPr="00296529" w:rsidRDefault="00A01AB5"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FE44E50" w14:textId="77777777" w:rsidR="00A01AB5" w:rsidRPr="00296529" w:rsidRDefault="00A01AB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9D4B05" w14:textId="77777777" w:rsidR="00A01AB5" w:rsidRPr="00296529" w:rsidRDefault="00A01AB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5153F7AD" w14:textId="77777777" w:rsidR="00A01AB5" w:rsidRDefault="00A01AB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D51813D" w14:textId="77777777" w:rsidR="00A01AB5" w:rsidRDefault="00A01AB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AD7CF62" w14:textId="77777777" w:rsidR="00A01AB5" w:rsidRDefault="00A01AB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44132"/>
    <w:multiLevelType w:val="multilevel"/>
    <w:tmpl w:val="B76A11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BF1D60"/>
    <w:multiLevelType w:val="multilevel"/>
    <w:tmpl w:val="62DE4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1D6F76"/>
    <w:multiLevelType w:val="multilevel"/>
    <w:tmpl w:val="A9AA7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E8297E"/>
    <w:multiLevelType w:val="multilevel"/>
    <w:tmpl w:val="23C8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623627"/>
    <w:multiLevelType w:val="multilevel"/>
    <w:tmpl w:val="81564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855428"/>
    <w:multiLevelType w:val="multilevel"/>
    <w:tmpl w:val="B1488D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FD1974"/>
    <w:multiLevelType w:val="multilevel"/>
    <w:tmpl w:val="5578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E42B74"/>
    <w:multiLevelType w:val="multilevel"/>
    <w:tmpl w:val="8E4EB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D82836"/>
    <w:multiLevelType w:val="multilevel"/>
    <w:tmpl w:val="A3267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17015379">
    <w:abstractNumId w:val="7"/>
  </w:num>
  <w:num w:numId="2" w16cid:durableId="1953432995">
    <w:abstractNumId w:val="8"/>
  </w:num>
  <w:num w:numId="3" w16cid:durableId="975139287">
    <w:abstractNumId w:val="0"/>
  </w:num>
  <w:num w:numId="4" w16cid:durableId="1373387286">
    <w:abstractNumId w:val="2"/>
  </w:num>
  <w:num w:numId="5" w16cid:durableId="1965382991">
    <w:abstractNumId w:val="5"/>
  </w:num>
  <w:num w:numId="6" w16cid:durableId="572858653">
    <w:abstractNumId w:val="1"/>
  </w:num>
  <w:num w:numId="7" w16cid:durableId="285551823">
    <w:abstractNumId w:val="4"/>
  </w:num>
  <w:num w:numId="8" w16cid:durableId="1285120120">
    <w:abstractNumId w:val="3"/>
  </w:num>
  <w:num w:numId="9" w16cid:durableId="6034669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AB5"/>
    <w:rsid w:val="000A6D0A"/>
    <w:rsid w:val="00230BCF"/>
    <w:rsid w:val="002B068A"/>
    <w:rsid w:val="0036708C"/>
    <w:rsid w:val="00441C60"/>
    <w:rsid w:val="004B55E9"/>
    <w:rsid w:val="0051174A"/>
    <w:rsid w:val="005D7B3D"/>
    <w:rsid w:val="006E3289"/>
    <w:rsid w:val="006E3CCA"/>
    <w:rsid w:val="00780743"/>
    <w:rsid w:val="007B7B4D"/>
    <w:rsid w:val="007C2DB5"/>
    <w:rsid w:val="0088636B"/>
    <w:rsid w:val="008F1209"/>
    <w:rsid w:val="00A01AB5"/>
    <w:rsid w:val="00B971C3"/>
    <w:rsid w:val="00C14770"/>
    <w:rsid w:val="00C22A0E"/>
    <w:rsid w:val="00C61CAD"/>
    <w:rsid w:val="00C73397"/>
    <w:rsid w:val="00C9301D"/>
    <w:rsid w:val="00E25916"/>
    <w:rsid w:val="00E45220"/>
    <w:rsid w:val="00E77A3E"/>
    <w:rsid w:val="00EA4823"/>
    <w:rsid w:val="00EF3367"/>
    <w:rsid w:val="00F64C58"/>
    <w:rsid w:val="00F977F4"/>
    <w:rsid w:val="00FD38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D52CB8"/>
  <w15:chartTrackingRefBased/>
  <w15:docId w15:val="{C1E81703-1053-481A-AF29-97F080FD4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1AB5"/>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A01AB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1AB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1AB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1AB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1AB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1AB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1AB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1AB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1AB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B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1AB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1AB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1AB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1AB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1A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1A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1A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1AB5"/>
    <w:rPr>
      <w:rFonts w:eastAsiaTheme="majorEastAsia" w:cstheme="majorBidi"/>
      <w:color w:val="272727" w:themeColor="text1" w:themeTint="D8"/>
    </w:rPr>
  </w:style>
  <w:style w:type="paragraph" w:styleId="Title">
    <w:name w:val="Title"/>
    <w:basedOn w:val="Normal"/>
    <w:next w:val="Normal"/>
    <w:link w:val="TitleChar"/>
    <w:uiPriority w:val="10"/>
    <w:qFormat/>
    <w:rsid w:val="00A01A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1A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1A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1A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1AB5"/>
    <w:pPr>
      <w:spacing w:before="160"/>
      <w:jc w:val="center"/>
    </w:pPr>
    <w:rPr>
      <w:i/>
      <w:iCs/>
      <w:color w:val="404040" w:themeColor="text1" w:themeTint="BF"/>
    </w:rPr>
  </w:style>
  <w:style w:type="character" w:customStyle="1" w:styleId="QuoteChar">
    <w:name w:val="Quote Char"/>
    <w:basedOn w:val="DefaultParagraphFont"/>
    <w:link w:val="Quote"/>
    <w:uiPriority w:val="29"/>
    <w:rsid w:val="00A01AB5"/>
    <w:rPr>
      <w:i/>
      <w:iCs/>
      <w:color w:val="404040" w:themeColor="text1" w:themeTint="BF"/>
    </w:rPr>
  </w:style>
  <w:style w:type="paragraph" w:styleId="ListParagraph">
    <w:name w:val="List Paragraph"/>
    <w:basedOn w:val="Normal"/>
    <w:uiPriority w:val="34"/>
    <w:qFormat/>
    <w:rsid w:val="00A01AB5"/>
    <w:pPr>
      <w:ind w:left="720"/>
      <w:contextualSpacing/>
    </w:pPr>
  </w:style>
  <w:style w:type="character" w:styleId="IntenseEmphasis">
    <w:name w:val="Intense Emphasis"/>
    <w:basedOn w:val="DefaultParagraphFont"/>
    <w:uiPriority w:val="21"/>
    <w:qFormat/>
    <w:rsid w:val="00A01AB5"/>
    <w:rPr>
      <w:i/>
      <w:iCs/>
      <w:color w:val="2F5496" w:themeColor="accent1" w:themeShade="BF"/>
    </w:rPr>
  </w:style>
  <w:style w:type="paragraph" w:styleId="IntenseQuote">
    <w:name w:val="Intense Quote"/>
    <w:basedOn w:val="Normal"/>
    <w:next w:val="Normal"/>
    <w:link w:val="IntenseQuoteChar"/>
    <w:uiPriority w:val="30"/>
    <w:qFormat/>
    <w:rsid w:val="00A01AB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1AB5"/>
    <w:rPr>
      <w:i/>
      <w:iCs/>
      <w:color w:val="2F5496" w:themeColor="accent1" w:themeShade="BF"/>
    </w:rPr>
  </w:style>
  <w:style w:type="character" w:styleId="IntenseReference">
    <w:name w:val="Intense Reference"/>
    <w:basedOn w:val="DefaultParagraphFont"/>
    <w:uiPriority w:val="32"/>
    <w:qFormat/>
    <w:rsid w:val="00A01AB5"/>
    <w:rPr>
      <w:b/>
      <w:bCs/>
      <w:smallCaps/>
      <w:color w:val="2F5496" w:themeColor="accent1" w:themeShade="BF"/>
      <w:spacing w:val="5"/>
    </w:rPr>
  </w:style>
  <w:style w:type="paragraph" w:customStyle="1" w:styleId="Author">
    <w:name w:val="Author"/>
    <w:basedOn w:val="Normal"/>
    <w:rsid w:val="00A01AB5"/>
    <w:pPr>
      <w:spacing w:line="280" w:lineRule="exact"/>
      <w:jc w:val="right"/>
    </w:pPr>
    <w:rPr>
      <w:b/>
      <w:sz w:val="24"/>
    </w:rPr>
  </w:style>
  <w:style w:type="paragraph" w:customStyle="1" w:styleId="Affiliation">
    <w:name w:val="Affiliation"/>
    <w:basedOn w:val="Normal"/>
    <w:rsid w:val="00A01AB5"/>
    <w:pPr>
      <w:spacing w:after="240" w:line="240" w:lineRule="exact"/>
      <w:jc w:val="right"/>
    </w:pPr>
  </w:style>
  <w:style w:type="paragraph" w:customStyle="1" w:styleId="Body">
    <w:name w:val="Body"/>
    <w:basedOn w:val="Normal"/>
    <w:rsid w:val="00A01AB5"/>
    <w:pPr>
      <w:spacing w:after="240"/>
      <w:jc w:val="both"/>
    </w:pPr>
  </w:style>
  <w:style w:type="paragraph" w:customStyle="1" w:styleId="AbstHead">
    <w:name w:val="Abst Head"/>
    <w:basedOn w:val="Normal"/>
    <w:rsid w:val="00A01AB5"/>
    <w:pPr>
      <w:keepNext/>
      <w:spacing w:after="240"/>
    </w:pPr>
    <w:rPr>
      <w:b/>
      <w:caps/>
      <w:sz w:val="22"/>
    </w:rPr>
  </w:style>
  <w:style w:type="paragraph" w:customStyle="1" w:styleId="ConcHead">
    <w:name w:val="Conc Head"/>
    <w:basedOn w:val="Normal"/>
    <w:rsid w:val="00A01AB5"/>
    <w:pPr>
      <w:keepNext/>
      <w:spacing w:after="240"/>
    </w:pPr>
    <w:rPr>
      <w:b/>
      <w:caps/>
      <w:sz w:val="22"/>
    </w:rPr>
  </w:style>
  <w:style w:type="paragraph" w:customStyle="1" w:styleId="AcknHead">
    <w:name w:val="Ackn Head"/>
    <w:basedOn w:val="Normal"/>
    <w:rsid w:val="00A01AB5"/>
    <w:pPr>
      <w:keepNext/>
      <w:spacing w:after="240"/>
    </w:pPr>
    <w:rPr>
      <w:b/>
      <w:caps/>
      <w:sz w:val="22"/>
    </w:rPr>
  </w:style>
  <w:style w:type="paragraph" w:customStyle="1" w:styleId="ReferHead">
    <w:name w:val="Refer Head"/>
    <w:basedOn w:val="Normal"/>
    <w:rsid w:val="00A01AB5"/>
    <w:pPr>
      <w:keepNext/>
      <w:spacing w:after="240"/>
    </w:pPr>
    <w:rPr>
      <w:b/>
      <w:caps/>
      <w:sz w:val="22"/>
    </w:rPr>
  </w:style>
  <w:style w:type="paragraph" w:customStyle="1" w:styleId="Copyright">
    <w:name w:val="Copyright"/>
    <w:basedOn w:val="Normal"/>
    <w:rsid w:val="00A01AB5"/>
    <w:pPr>
      <w:spacing w:after="960" w:line="200" w:lineRule="exact"/>
    </w:pPr>
    <w:rPr>
      <w:sz w:val="16"/>
    </w:rPr>
  </w:style>
  <w:style w:type="paragraph" w:customStyle="1" w:styleId="Head1">
    <w:name w:val="Head1"/>
    <w:basedOn w:val="Normal"/>
    <w:rsid w:val="00A01AB5"/>
    <w:pPr>
      <w:keepNext/>
      <w:spacing w:after="240"/>
    </w:pPr>
    <w:rPr>
      <w:b/>
      <w:caps/>
      <w:sz w:val="22"/>
    </w:rPr>
  </w:style>
  <w:style w:type="paragraph" w:styleId="Footer">
    <w:name w:val="footer"/>
    <w:basedOn w:val="Normal"/>
    <w:link w:val="FooterChar"/>
    <w:rsid w:val="00A01AB5"/>
    <w:pPr>
      <w:tabs>
        <w:tab w:val="center" w:pos="4320"/>
        <w:tab w:val="right" w:pos="8640"/>
      </w:tabs>
    </w:pPr>
  </w:style>
  <w:style w:type="character" w:customStyle="1" w:styleId="FooterChar">
    <w:name w:val="Footer Char"/>
    <w:basedOn w:val="DefaultParagraphFont"/>
    <w:link w:val="Footer"/>
    <w:rsid w:val="00A01AB5"/>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A01AB5"/>
    <w:pPr>
      <w:tabs>
        <w:tab w:val="center" w:pos="4320"/>
        <w:tab w:val="right" w:pos="8640"/>
      </w:tabs>
    </w:pPr>
  </w:style>
  <w:style w:type="character" w:customStyle="1" w:styleId="HeaderChar">
    <w:name w:val="Header Char"/>
    <w:basedOn w:val="DefaultParagraphFont"/>
    <w:link w:val="Header"/>
    <w:rsid w:val="00A01AB5"/>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A01AB5"/>
    <w:rPr>
      <w:color w:val="FF0080"/>
      <w:u w:val="single"/>
    </w:rPr>
  </w:style>
  <w:style w:type="table" w:styleId="PlainTable2">
    <w:name w:val="Plain Table 2"/>
    <w:basedOn w:val="TableNormal"/>
    <w:uiPriority w:val="42"/>
    <w:rsid w:val="00A01AB5"/>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01AB5"/>
  </w:style>
  <w:style w:type="character" w:styleId="UnresolvedMention">
    <w:name w:val="Unresolved Mention"/>
    <w:basedOn w:val="DefaultParagraphFont"/>
    <w:uiPriority w:val="99"/>
    <w:semiHidden/>
    <w:unhideWhenUsed/>
    <w:rsid w:val="00230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80/23311975.2024.2353136" TargetMode="External"/><Relationship Id="rId3" Type="http://schemas.openxmlformats.org/officeDocument/2006/relationships/styles" Target="styles.xml"/><Relationship Id="rId21" Type="http://schemas.openxmlformats.org/officeDocument/2006/relationships/hyperlink" Target="https://doi.org/10.1080/09540962.2015.1061171"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390/su11061594" TargetMode="External"/><Relationship Id="rId2" Type="http://schemas.openxmlformats.org/officeDocument/2006/relationships/numbering" Target="numbering.xml"/><Relationship Id="rId16" Type="http://schemas.openxmlformats.org/officeDocument/2006/relationships/hyperlink" Target="https://doi.org/10.1108/02683940410543614" TargetMode="External"/><Relationship Id="rId20" Type="http://schemas.openxmlformats.org/officeDocument/2006/relationships/hyperlink" Target="https://doi.org/10.1111/puar.131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08/00483480510612549"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10.1093/oxfordjournals.jpart.a02434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80/10967494.2010.503783" TargetMode="External"/><Relationship Id="rId22" Type="http://schemas.openxmlformats.org/officeDocument/2006/relationships/hyperlink" Target="https://doi.org/10.1177/00208523080995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EC9EB-A364-4277-AA31-A3191439C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3</Pages>
  <Words>10726</Words>
  <Characters>6114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3</cp:revision>
  <dcterms:created xsi:type="dcterms:W3CDTF">2025-09-20T02:42:00Z</dcterms:created>
  <dcterms:modified xsi:type="dcterms:W3CDTF">2025-10-09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